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5245AE" w14:textId="31993C0A" w:rsidR="00AA60CC" w:rsidRPr="00540CDD" w:rsidRDefault="00815C30" w:rsidP="00AA60CC">
      <w:pPr>
        <w:spacing w:line="360" w:lineRule="auto"/>
        <w:rPr>
          <w:rFonts w:ascii="Times New Roman" w:hAnsi="Times New Roman" w:cs="Times New Roman"/>
        </w:rPr>
      </w:pPr>
      <w:r w:rsidRPr="00540CDD">
        <w:rPr>
          <w:rFonts w:ascii="Times New Roman" w:hAnsi="Times New Roman" w:cs="Times New Roman"/>
          <w:b/>
          <w:bCs/>
        </w:rPr>
        <w:t>Supplementary file 1</w:t>
      </w:r>
      <w:r>
        <w:rPr>
          <w:rFonts w:ascii="Times New Roman" w:hAnsi="Times New Roman" w:cs="Times New Roman"/>
          <w:b/>
          <w:bCs/>
        </w:rPr>
        <w:t>a</w:t>
      </w:r>
      <w:r w:rsidR="00AA60CC" w:rsidRPr="00540CDD">
        <w:rPr>
          <w:rFonts w:ascii="Times New Roman" w:hAnsi="Times New Roman" w:cs="Times New Roman"/>
          <w:b/>
          <w:bCs/>
        </w:rPr>
        <w:t xml:space="preserve">. Sulfur-dependent pathways present in </w:t>
      </w:r>
      <w:r w:rsidR="00AA60CC" w:rsidRPr="00540CDD">
        <w:rPr>
          <w:rFonts w:ascii="Times New Roman" w:hAnsi="Times New Roman" w:cs="Times New Roman"/>
          <w:b/>
          <w:bCs/>
          <w:i/>
          <w:iCs/>
        </w:rPr>
        <w:t>P. falciparum</w:t>
      </w:r>
      <w:r w:rsidR="00AA60CC" w:rsidRPr="00540CDD">
        <w:rPr>
          <w:rFonts w:ascii="Times New Roman" w:hAnsi="Times New Roman" w:cs="Times New Roman"/>
          <w:b/>
          <w:bCs/>
        </w:rPr>
        <w:t>.</w:t>
      </w:r>
      <w:r w:rsidR="00AA60CC" w:rsidRPr="00540CDD">
        <w:rPr>
          <w:rFonts w:ascii="Times New Roman" w:hAnsi="Times New Roman" w:cs="Times New Roman"/>
        </w:rPr>
        <w:t xml:space="preserve"> </w:t>
      </w:r>
    </w:p>
    <w:p w14:paraId="3D47FB5A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0D828F0E" w14:textId="5E238258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  <w:r w:rsidRPr="00540CDD">
        <w:rPr>
          <w:rFonts w:ascii="Times New Roman" w:hAnsi="Times New Roman" w:cs="Times New Roman"/>
        </w:rPr>
        <w:t xml:space="preserve">*Although thiamine biosynthesis pathway is present in </w:t>
      </w:r>
      <w:r w:rsidRPr="00540CDD">
        <w:rPr>
          <w:rFonts w:ascii="Times New Roman" w:hAnsi="Times New Roman" w:cs="Times New Roman"/>
          <w:i/>
          <w:iCs/>
        </w:rPr>
        <w:t>P. falciparum</w:t>
      </w:r>
      <w:r w:rsidRPr="00540CDD">
        <w:rPr>
          <w:rFonts w:ascii="Times New Roman" w:hAnsi="Times New Roman" w:cs="Times New Roman"/>
        </w:rPr>
        <w:t xml:space="preserve">, the parasite depends on exogenous supplementation from the host </w:t>
      </w:r>
      <w:r w:rsidRPr="00540CDD">
        <w:rPr>
          <w:rFonts w:ascii="Times New Roman" w:hAnsi="Times New Roman" w:cs="Times New Roman"/>
        </w:rPr>
        <w:fldChar w:fldCharType="begin">
          <w:fldData xml:space="preserve">PEVuZE5vdGU+PENpdGU+PEF1dGhvcj5DaGFuPC9BdXRob3I+PFllYXI+MjAxMzwvWWVhcj48UmVj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</w:fldData>
        </w:fldChar>
      </w:r>
      <w:r w:rsidRPr="00540CDD">
        <w:rPr>
          <w:rFonts w:ascii="Times New Roman" w:hAnsi="Times New Roman" w:cs="Times New Roman"/>
        </w:rPr>
        <w:instrText xml:space="preserve"> ADDIN EN.CITE </w:instrText>
      </w:r>
      <w:r w:rsidRPr="00540CDD">
        <w:rPr>
          <w:rFonts w:ascii="Times New Roman" w:hAnsi="Times New Roman" w:cs="Times New Roman"/>
        </w:rPr>
        <w:fldChar w:fldCharType="begin">
          <w:fldData xml:space="preserve">PEVuZE5vdGU+PENpdGU+PEF1dGhvcj5DaGFuPC9BdXRob3I+PFllYXI+MjAxMzwvWWVhcj48UmVj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</w:fldData>
        </w:fldChar>
      </w:r>
      <w:r w:rsidRPr="00540CDD">
        <w:rPr>
          <w:rFonts w:ascii="Times New Roman" w:hAnsi="Times New Roman" w:cs="Times New Roman"/>
        </w:rPr>
        <w:instrText xml:space="preserve"> ADDIN EN.CITE.DATA </w:instrText>
      </w:r>
      <w:r w:rsidRPr="00540CDD">
        <w:rPr>
          <w:rFonts w:ascii="Times New Roman" w:hAnsi="Times New Roman" w:cs="Times New Roman"/>
        </w:rPr>
      </w:r>
      <w:r w:rsidRPr="00540CDD">
        <w:rPr>
          <w:rFonts w:ascii="Times New Roman" w:hAnsi="Times New Roman" w:cs="Times New Roman"/>
        </w:rPr>
        <w:fldChar w:fldCharType="end"/>
      </w:r>
      <w:r w:rsidRPr="00540CDD">
        <w:rPr>
          <w:rFonts w:ascii="Times New Roman" w:hAnsi="Times New Roman" w:cs="Times New Roman"/>
        </w:rPr>
      </w:r>
      <w:r w:rsidRPr="00540CDD">
        <w:rPr>
          <w:rFonts w:ascii="Times New Roman" w:hAnsi="Times New Roman" w:cs="Times New Roman"/>
        </w:rPr>
        <w:fldChar w:fldCharType="separate"/>
      </w:r>
      <w:r w:rsidRPr="00540CDD">
        <w:rPr>
          <w:rFonts w:ascii="Times New Roman" w:hAnsi="Times New Roman" w:cs="Times New Roman"/>
          <w:noProof/>
        </w:rPr>
        <w:t>(1)</w:t>
      </w:r>
      <w:r w:rsidRPr="00540CDD">
        <w:rPr>
          <w:rFonts w:ascii="Times New Roman" w:hAnsi="Times New Roman" w:cs="Times New Roman"/>
        </w:rPr>
        <w:fldChar w:fldCharType="end"/>
      </w:r>
      <w:r w:rsidRPr="00540CDD">
        <w:rPr>
          <w:rFonts w:ascii="Times New Roman" w:hAnsi="Times New Roman" w:cs="Times New Roman"/>
        </w:rPr>
        <w:t xml:space="preserve">, </w:t>
      </w:r>
      <w:r w:rsidRPr="00540CDD">
        <w:rPr>
          <w:rFonts w:ascii="Times New Roman" w:hAnsi="Times New Roman" w:cs="Times New Roman"/>
          <w:vertAlign w:val="superscript"/>
        </w:rPr>
        <w:t>#</w:t>
      </w:r>
      <w:r w:rsidRPr="00540CDD">
        <w:rPr>
          <w:rFonts w:ascii="Times New Roman" w:hAnsi="Times New Roman" w:cs="Times New Roman"/>
        </w:rPr>
        <w:t xml:space="preserve"> From genome wide saturation piggyBac transposon mutagenesis study </w:t>
      </w:r>
      <w:r w:rsidRPr="00540CDD">
        <w:rPr>
          <w:rFonts w:ascii="Times New Roman" w:hAnsi="Times New Roman" w:cs="Times New Roman"/>
        </w:rPr>
        <w:fldChar w:fldCharType="begin"/>
      </w:r>
      <w:r w:rsidRPr="00540CDD">
        <w:rPr>
          <w:rFonts w:ascii="Times New Roman" w:hAnsi="Times New Roman" w:cs="Times New Roman"/>
        </w:rPr>
        <w:instrText xml:space="preserve"> ADDIN EN.CITE &lt;EndNote&gt;&lt;Cite&gt;&lt;Author&gt;Zhang&lt;/Author&gt;&lt;Year&gt;2018&lt;/Year&gt;&lt;RecNum&gt;60&lt;/RecNum&gt;&lt;DisplayText&gt;(2)&lt;/DisplayText&gt;&lt;record&gt;&lt;rec-number&gt;60&lt;/rec-number&gt;&lt;foreign-keys&gt;&lt;key app="EN" db-id="00fv50fscx5zv3ezpr9x05avtaax5td9xe9v" timestamp="1584719539"&gt;60&lt;/key&gt;&lt;/foreign-keys&gt;&lt;ref-type name="Journal Article"&gt;17&lt;/ref-type&gt;&lt;contributors&gt;&lt;authors&gt;&lt;author&gt;Zhang, Min&lt;/author&gt;&lt;author&gt;Wang, Chengqi&lt;/author&gt;&lt;author&gt;Otto, Thomas D.&lt;/author&gt;&lt;author&gt;Oberstaller, Jenna&lt;/author&gt;&lt;author&gt;Liao, Xiangyun&lt;/author&gt;&lt;author&gt;Adapa, Swamy R.&lt;/author&gt;&lt;author&gt;Udenze, Kenneth&lt;/author&gt;&lt;author&gt;Bronner, Iraad F.&lt;/author&gt;&lt;author&gt;Casandra, Deborah&lt;/author&gt;&lt;author&gt;Mayho, Matthew&lt;/author&gt;&lt;author&gt;Brown, Jacqueline&lt;/author&gt;&lt;author&gt;Li, Suzanne&lt;/author&gt;&lt;author&gt;Swanson, Justin&lt;/author&gt;&lt;author&gt;Rayner, Julian C.&lt;/author&gt;&lt;author&gt;Jiang, Rays H. Y.&lt;/author&gt;&lt;author&gt;Adams, John H.&lt;/author&gt;&lt;/authors&gt;&lt;/contributors&gt;&lt;titles&gt;&lt;title&gt;&lt;style face="normal" font="default" size="100%"&gt;Uncovering the essential genes of the human malaria parasite &lt;/style&gt;&lt;style face="italic" font="default" size="100%"&gt;Plasmodium falciparum &lt;/style&gt;&lt;style face="normal" font="default" size="100%"&gt;by saturation mutagenesis&lt;/style&gt;&lt;/title&gt;&lt;secondary-title&gt;Science&lt;/secondary-title&gt;&lt;/titles&gt;&lt;periodical&gt;&lt;full-title&gt;Science&lt;/full-title&gt;&lt;/periodical&gt;&lt;pages&gt;eaap7847&lt;/pages&gt;&lt;volume&gt;360&lt;/volume&gt;&lt;number&gt;6388&lt;/number&gt;&lt;dates&gt;&lt;year&gt;2018&lt;/year&gt;&lt;/dates&gt;&lt;urls&gt;&lt;related-urls&gt;&lt;url&gt;https://science.sciencemag.org/content/sci/360/6388/eaap7847.full.pdf&lt;/url&gt;&lt;/related-urls&gt;&lt;/urls&gt;&lt;electronic-resource-num&gt;10.1126/science.aap7847&lt;/electronic-resource-num&gt;&lt;/record&gt;&lt;/Cite&gt;&lt;/EndNote&gt;</w:instrText>
      </w:r>
      <w:r w:rsidRPr="00540CDD">
        <w:rPr>
          <w:rFonts w:ascii="Times New Roman" w:hAnsi="Times New Roman" w:cs="Times New Roman"/>
        </w:rPr>
        <w:fldChar w:fldCharType="separate"/>
      </w:r>
      <w:r w:rsidRPr="00540CDD">
        <w:rPr>
          <w:rFonts w:ascii="Times New Roman" w:hAnsi="Times New Roman" w:cs="Times New Roman"/>
          <w:noProof/>
        </w:rPr>
        <w:t>(2)</w:t>
      </w:r>
      <w:r w:rsidRPr="00540CDD">
        <w:rPr>
          <w:rFonts w:ascii="Times New Roman" w:hAnsi="Times New Roman" w:cs="Times New Roman"/>
        </w:rPr>
        <w:fldChar w:fldCharType="end"/>
      </w:r>
      <w:r w:rsidRPr="00540CDD">
        <w:rPr>
          <w:rFonts w:ascii="Times New Roman" w:hAnsi="Times New Roman" w:cs="Times New Roman"/>
        </w:rPr>
        <w:t>.</w:t>
      </w:r>
    </w:p>
    <w:p w14:paraId="64B6BA04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tbl>
      <w:tblPr>
        <w:tblStyle w:val="TableGrid"/>
        <w:tblW w:w="9000" w:type="dxa"/>
        <w:tblLayout w:type="fixed"/>
        <w:tblLook w:val="04A0" w:firstRow="1" w:lastRow="0" w:firstColumn="1" w:lastColumn="0" w:noHBand="0" w:noVBand="1"/>
      </w:tblPr>
      <w:tblGrid>
        <w:gridCol w:w="2065"/>
        <w:gridCol w:w="2070"/>
        <w:gridCol w:w="1890"/>
        <w:gridCol w:w="1710"/>
        <w:gridCol w:w="1265"/>
      </w:tblGrid>
      <w:tr w:rsidR="00540CDD" w:rsidRPr="00540CDD" w14:paraId="2F2131E1" w14:textId="77777777" w:rsidTr="001C64A3">
        <w:trPr>
          <w:trHeight w:val="521"/>
        </w:trPr>
        <w:tc>
          <w:tcPr>
            <w:tcW w:w="20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0B128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 xml:space="preserve">Pathways that require sulfur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D3A907" w14:textId="5B0A6DC0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esence i</w:t>
            </w:r>
            <w:r w:rsidR="00384A32" w:rsidRPr="00540CDD">
              <w:rPr>
                <w:rFonts w:ascii="Times New Roman" w:hAnsi="Times New Roman" w:cs="Times New Roman"/>
              </w:rPr>
              <w:t>n</w:t>
            </w:r>
            <w:r w:rsidRPr="00540CDD">
              <w:rPr>
                <w:rFonts w:ascii="Times New Roman" w:hAnsi="Times New Roman" w:cs="Times New Roman"/>
              </w:rPr>
              <w:t xml:space="preserve"> asexual blood stage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084A6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Essentiality in asexual blood stage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1B61F5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Localization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89B63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Reference</w:t>
            </w:r>
          </w:p>
        </w:tc>
      </w:tr>
      <w:tr w:rsidR="00540CDD" w:rsidRPr="00540CDD" w14:paraId="1C7CD14C" w14:textId="77777777" w:rsidTr="001C64A3">
        <w:trPr>
          <w:trHeight w:val="521"/>
        </w:trPr>
        <w:tc>
          <w:tcPr>
            <w:tcW w:w="20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8357E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FeS assembly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D050F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esent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BE42C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Essential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15D27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picoplast and mitochondria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3731C2" w14:textId="658DEABC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fldChar w:fldCharType="begin">
                <w:fldData xml:space="preserve">PEVuZE5vdGU+PENpdGU+PEF1dGhvcj5EZWxsaWJvdmktUmFnaGViPC9BdXRob3I+PFllYXI+MjAx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</w:fldData>
              </w:fldChar>
            </w:r>
            <w:r w:rsidRPr="00540CDD">
              <w:rPr>
                <w:rFonts w:ascii="Times New Roman" w:hAnsi="Times New Roman" w:cs="Times New Roman"/>
              </w:rPr>
              <w:instrText xml:space="preserve"> ADDIN EN.CITE </w:instrText>
            </w:r>
            <w:r w:rsidRPr="00540CDD">
              <w:rPr>
                <w:rFonts w:ascii="Times New Roman" w:hAnsi="Times New Roman" w:cs="Times New Roman"/>
              </w:rPr>
              <w:fldChar w:fldCharType="begin">
                <w:fldData xml:space="preserve">PEVuZE5vdGU+PENpdGU+PEF1dGhvcj5EZWxsaWJvdmktUmFnaGViPC9BdXRob3I+PFllYXI+MjAx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</w:fldData>
              </w:fldChar>
            </w:r>
            <w:r w:rsidRPr="00540CD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540CDD">
              <w:rPr>
                <w:rFonts w:ascii="Times New Roman" w:hAnsi="Times New Roman" w:cs="Times New Roman"/>
              </w:rPr>
            </w:r>
            <w:r w:rsidRPr="00540CDD">
              <w:rPr>
                <w:rFonts w:ascii="Times New Roman" w:hAnsi="Times New Roman" w:cs="Times New Roman"/>
              </w:rPr>
              <w:fldChar w:fldCharType="end"/>
            </w:r>
            <w:r w:rsidRPr="00540CDD">
              <w:rPr>
                <w:rFonts w:ascii="Times New Roman" w:hAnsi="Times New Roman" w:cs="Times New Roman"/>
              </w:rPr>
            </w:r>
            <w:r w:rsidRPr="00540CDD">
              <w:rPr>
                <w:rFonts w:ascii="Times New Roman" w:hAnsi="Times New Roman" w:cs="Times New Roman"/>
              </w:rPr>
              <w:fldChar w:fldCharType="separate"/>
            </w:r>
            <w:r w:rsidRPr="00540CDD">
              <w:rPr>
                <w:rFonts w:ascii="Times New Roman" w:hAnsi="Times New Roman" w:cs="Times New Roman"/>
                <w:noProof/>
              </w:rPr>
              <w:t>(3, 4)</w:t>
            </w:r>
            <w:r w:rsidRPr="00540CD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40CDD" w:rsidRPr="00540CDD" w14:paraId="34E04FA8" w14:textId="77777777" w:rsidTr="001C64A3">
        <w:trPr>
          <w:trHeight w:val="890"/>
        </w:trPr>
        <w:tc>
          <w:tcPr>
            <w:tcW w:w="20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7600C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Lipoic acid biosynthesis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09175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esent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D1CD1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Non-essential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B676E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picoplast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FD2E26" w14:textId="5741932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G9ybTwvQXV0aG9yPjxZZWFyPjIwMTI8L1llYXI+PFJl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</w:fldData>
              </w:fldChar>
            </w:r>
            <w:r w:rsidRPr="00540CDD">
              <w:rPr>
                <w:rFonts w:ascii="Times New Roman" w:hAnsi="Times New Roman" w:cs="Times New Roman"/>
              </w:rPr>
              <w:instrText xml:space="preserve"> ADDIN EN.CITE </w:instrText>
            </w:r>
            <w:r w:rsidRPr="00540CDD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G9ybTwvQXV0aG9yPjxZZWFyPjIwMTI8L1llYXI+PFJl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</w:fldData>
              </w:fldChar>
            </w:r>
            <w:r w:rsidRPr="00540CD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540CDD">
              <w:rPr>
                <w:rFonts w:ascii="Times New Roman" w:hAnsi="Times New Roman" w:cs="Times New Roman"/>
              </w:rPr>
            </w:r>
            <w:r w:rsidRPr="00540CDD">
              <w:rPr>
                <w:rFonts w:ascii="Times New Roman" w:hAnsi="Times New Roman" w:cs="Times New Roman"/>
              </w:rPr>
              <w:fldChar w:fldCharType="end"/>
            </w:r>
            <w:r w:rsidRPr="00540CDD">
              <w:rPr>
                <w:rFonts w:ascii="Times New Roman" w:hAnsi="Times New Roman" w:cs="Times New Roman"/>
              </w:rPr>
            </w:r>
            <w:r w:rsidRPr="00540CDD">
              <w:rPr>
                <w:rFonts w:ascii="Times New Roman" w:hAnsi="Times New Roman" w:cs="Times New Roman"/>
              </w:rPr>
              <w:fldChar w:fldCharType="separate"/>
            </w:r>
            <w:r w:rsidRPr="00540CDD">
              <w:rPr>
                <w:rFonts w:ascii="Times New Roman" w:hAnsi="Times New Roman" w:cs="Times New Roman"/>
                <w:noProof/>
              </w:rPr>
              <w:t>(5, 6)</w:t>
            </w:r>
            <w:r w:rsidRPr="00540CD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40CDD" w:rsidRPr="00540CDD" w14:paraId="09F0DE3F" w14:textId="77777777" w:rsidTr="001C64A3">
        <w:trPr>
          <w:trHeight w:val="260"/>
        </w:trPr>
        <w:tc>
          <w:tcPr>
            <w:tcW w:w="20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5CB06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Biotin biosynthesis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E941F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bsent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9501B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709B6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06C643" w14:textId="2A15DC60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fldChar w:fldCharType="begin">
                <w:fldData xml:space="preserve">PEVuZE5vdGU+PENpdGU+PEF1dGhvcj5LcmlzaG5hbjwvQXV0aG9yPjxZZWFyPjIwMjA8L1llYXI+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</w:fldData>
              </w:fldChar>
            </w:r>
            <w:r w:rsidRPr="00540CDD">
              <w:rPr>
                <w:rFonts w:ascii="Times New Roman" w:hAnsi="Times New Roman" w:cs="Times New Roman"/>
              </w:rPr>
              <w:instrText xml:space="preserve"> ADDIN EN.CITE </w:instrText>
            </w:r>
            <w:r w:rsidRPr="00540CDD">
              <w:rPr>
                <w:rFonts w:ascii="Times New Roman" w:hAnsi="Times New Roman" w:cs="Times New Roman"/>
              </w:rPr>
              <w:fldChar w:fldCharType="begin">
                <w:fldData xml:space="preserve">PEVuZE5vdGU+PENpdGU+PEF1dGhvcj5LcmlzaG5hbjwvQXV0aG9yPjxZZWFyPjIwMjA8L1llYXI+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</w:fldData>
              </w:fldChar>
            </w:r>
            <w:r w:rsidRPr="00540CD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540CDD">
              <w:rPr>
                <w:rFonts w:ascii="Times New Roman" w:hAnsi="Times New Roman" w:cs="Times New Roman"/>
              </w:rPr>
            </w:r>
            <w:r w:rsidRPr="00540CDD">
              <w:rPr>
                <w:rFonts w:ascii="Times New Roman" w:hAnsi="Times New Roman" w:cs="Times New Roman"/>
              </w:rPr>
              <w:fldChar w:fldCharType="end"/>
            </w:r>
            <w:r w:rsidRPr="00540CDD">
              <w:rPr>
                <w:rFonts w:ascii="Times New Roman" w:hAnsi="Times New Roman" w:cs="Times New Roman"/>
              </w:rPr>
            </w:r>
            <w:r w:rsidRPr="00540CDD">
              <w:rPr>
                <w:rFonts w:ascii="Times New Roman" w:hAnsi="Times New Roman" w:cs="Times New Roman"/>
              </w:rPr>
              <w:fldChar w:fldCharType="separate"/>
            </w:r>
            <w:r w:rsidRPr="00540CDD">
              <w:rPr>
                <w:rFonts w:ascii="Times New Roman" w:hAnsi="Times New Roman" w:cs="Times New Roman"/>
                <w:noProof/>
              </w:rPr>
              <w:t>(7, 8)</w:t>
            </w:r>
            <w:r w:rsidRPr="00540CDD">
              <w:rPr>
                <w:rFonts w:ascii="Times New Roman" w:hAnsi="Times New Roman" w:cs="Times New Roman"/>
              </w:rPr>
              <w:fldChar w:fldCharType="end"/>
            </w:r>
            <w:r w:rsidRPr="00540CDD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540CDD" w:rsidRPr="00540CDD" w14:paraId="05EED20E" w14:textId="77777777" w:rsidTr="001C64A3">
        <w:trPr>
          <w:trHeight w:val="260"/>
        </w:trPr>
        <w:tc>
          <w:tcPr>
            <w:tcW w:w="20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8ACB8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olybdopterin biosynthesis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B0216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bsent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FDB74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6D9A7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CC192E" w14:textId="3CE23E1E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noProof/>
              </w:rPr>
              <w:fldChar w:fldCharType="begin">
                <w:fldData xml:space="preserve">PEVuZE5vdGU+PENpdGU+PEF1dGhvcj5LZW1lbjwvQXV0aG9yPjxZZWFyPjIwMTE8L1llYXI+PFJl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</w:fldData>
              </w:fldChar>
            </w:r>
            <w:r w:rsidRPr="00540CDD">
              <w:rPr>
                <w:rFonts w:ascii="Times New Roman" w:hAnsi="Times New Roman" w:cs="Times New Roman"/>
                <w:noProof/>
              </w:rPr>
              <w:instrText xml:space="preserve"> ADDIN EN.CITE </w:instrText>
            </w:r>
            <w:r w:rsidRPr="00540CDD">
              <w:rPr>
                <w:rFonts w:ascii="Times New Roman" w:hAnsi="Times New Roman" w:cs="Times New Roman"/>
                <w:noProof/>
              </w:rPr>
              <w:fldChar w:fldCharType="begin">
                <w:fldData xml:space="preserve">PEVuZE5vdGU+PENpdGU+PEF1dGhvcj5LZW1lbjwvQXV0aG9yPjxZZWFyPjIwMTE8L1llYXI+PFJl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</w:fldData>
              </w:fldChar>
            </w:r>
            <w:r w:rsidRPr="00540CDD">
              <w:rPr>
                <w:rFonts w:ascii="Times New Roman" w:hAnsi="Times New Roman" w:cs="Times New Roman"/>
                <w:noProof/>
              </w:rPr>
              <w:instrText xml:space="preserve"> ADDIN EN.CITE.DATA </w:instrText>
            </w:r>
            <w:r w:rsidRPr="00540CDD">
              <w:rPr>
                <w:rFonts w:ascii="Times New Roman" w:hAnsi="Times New Roman" w:cs="Times New Roman"/>
                <w:noProof/>
              </w:rPr>
            </w:r>
            <w:r w:rsidRPr="00540CDD">
              <w:rPr>
                <w:rFonts w:ascii="Times New Roman" w:hAnsi="Times New Roman" w:cs="Times New Roman"/>
                <w:noProof/>
              </w:rPr>
              <w:fldChar w:fldCharType="end"/>
            </w:r>
            <w:r w:rsidRPr="00540CDD">
              <w:rPr>
                <w:rFonts w:ascii="Times New Roman" w:hAnsi="Times New Roman" w:cs="Times New Roman"/>
                <w:noProof/>
              </w:rPr>
            </w:r>
            <w:r w:rsidRPr="00540CDD">
              <w:rPr>
                <w:rFonts w:ascii="Times New Roman" w:hAnsi="Times New Roman" w:cs="Times New Roman"/>
                <w:noProof/>
              </w:rPr>
              <w:fldChar w:fldCharType="separate"/>
            </w:r>
            <w:r w:rsidRPr="00540CDD">
              <w:rPr>
                <w:rFonts w:ascii="Times New Roman" w:hAnsi="Times New Roman" w:cs="Times New Roman"/>
                <w:noProof/>
              </w:rPr>
              <w:t>(7, 9)</w:t>
            </w:r>
            <w:r w:rsidRPr="00540CDD">
              <w:rPr>
                <w:rFonts w:ascii="Times New Roman" w:hAnsi="Times New Roman" w:cs="Times New Roman"/>
                <w:noProof/>
              </w:rPr>
              <w:fldChar w:fldCharType="end"/>
            </w:r>
          </w:p>
        </w:tc>
      </w:tr>
      <w:tr w:rsidR="00540CDD" w:rsidRPr="00540CDD" w14:paraId="72AA3E13" w14:textId="77777777" w:rsidTr="001C64A3">
        <w:trPr>
          <w:trHeight w:val="260"/>
        </w:trPr>
        <w:tc>
          <w:tcPr>
            <w:tcW w:w="20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FD1C7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elenocysteine biosynthesis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3A79C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esent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5E414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Non-essential</w:t>
            </w:r>
            <w:r w:rsidRPr="00540CDD">
              <w:rPr>
                <w:rFonts w:ascii="Times New Roman" w:hAnsi="Times New Roman" w:cs="Times New Roman"/>
                <w:vertAlign w:val="superscript"/>
              </w:rPr>
              <w:t>#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FBEC6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ytosol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AA206A" w14:textId="086261CF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noProof/>
              </w:rPr>
            </w:pPr>
            <w:r w:rsidRPr="00540CDD">
              <w:rPr>
                <w:rFonts w:ascii="Times New Roman" w:hAnsi="Times New Roman" w:cs="Times New Roman"/>
                <w:noProof/>
              </w:rPr>
              <w:fldChar w:fldCharType="begin">
                <w:fldData xml:space="preserve">PEVuZE5vdGU+PENpdGU+PEF1dGhvcj5Mb2Jhbm92PC9BdXRob3I+PFllYXI+MjAwNjwvWWVhcj48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=
</w:fldData>
              </w:fldChar>
            </w:r>
            <w:r w:rsidRPr="00540CDD">
              <w:rPr>
                <w:rFonts w:ascii="Times New Roman" w:hAnsi="Times New Roman" w:cs="Times New Roman"/>
                <w:noProof/>
              </w:rPr>
              <w:instrText xml:space="preserve"> ADDIN EN.CITE </w:instrText>
            </w:r>
            <w:r w:rsidRPr="00540CDD">
              <w:rPr>
                <w:rFonts w:ascii="Times New Roman" w:hAnsi="Times New Roman" w:cs="Times New Roman"/>
                <w:noProof/>
              </w:rPr>
              <w:fldChar w:fldCharType="begin">
                <w:fldData xml:space="preserve">PEVuZE5vdGU+PENpdGU+PEF1dGhvcj5Mb2Jhbm92PC9BdXRob3I+PFllYXI+MjAwNjwvWWVhcj48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=
</w:fldData>
              </w:fldChar>
            </w:r>
            <w:r w:rsidRPr="00540CDD">
              <w:rPr>
                <w:rFonts w:ascii="Times New Roman" w:hAnsi="Times New Roman" w:cs="Times New Roman"/>
                <w:noProof/>
              </w:rPr>
              <w:instrText xml:space="preserve"> ADDIN EN.CITE.DATA </w:instrText>
            </w:r>
            <w:r w:rsidRPr="00540CDD">
              <w:rPr>
                <w:rFonts w:ascii="Times New Roman" w:hAnsi="Times New Roman" w:cs="Times New Roman"/>
                <w:noProof/>
              </w:rPr>
            </w:r>
            <w:r w:rsidRPr="00540CDD">
              <w:rPr>
                <w:rFonts w:ascii="Times New Roman" w:hAnsi="Times New Roman" w:cs="Times New Roman"/>
                <w:noProof/>
              </w:rPr>
              <w:fldChar w:fldCharType="end"/>
            </w:r>
            <w:r w:rsidRPr="00540CDD">
              <w:rPr>
                <w:rFonts w:ascii="Times New Roman" w:hAnsi="Times New Roman" w:cs="Times New Roman"/>
                <w:noProof/>
              </w:rPr>
            </w:r>
            <w:r w:rsidRPr="00540CDD">
              <w:rPr>
                <w:rFonts w:ascii="Times New Roman" w:hAnsi="Times New Roman" w:cs="Times New Roman"/>
                <w:noProof/>
              </w:rPr>
              <w:fldChar w:fldCharType="separate"/>
            </w:r>
            <w:r w:rsidRPr="00540CDD">
              <w:rPr>
                <w:rFonts w:ascii="Times New Roman" w:hAnsi="Times New Roman" w:cs="Times New Roman"/>
                <w:noProof/>
              </w:rPr>
              <w:t>(10, 11)</w:t>
            </w:r>
            <w:r w:rsidRPr="00540CDD">
              <w:rPr>
                <w:rFonts w:ascii="Times New Roman" w:hAnsi="Times New Roman" w:cs="Times New Roman"/>
                <w:noProof/>
              </w:rPr>
              <w:fldChar w:fldCharType="end"/>
            </w:r>
          </w:p>
        </w:tc>
      </w:tr>
      <w:tr w:rsidR="00540CDD" w:rsidRPr="00540CDD" w14:paraId="003DCD47" w14:textId="77777777" w:rsidTr="001C64A3">
        <w:trPr>
          <w:trHeight w:val="260"/>
        </w:trPr>
        <w:tc>
          <w:tcPr>
            <w:tcW w:w="20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1C484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hiamine biosynthesis*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0CA81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esent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98BF2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Essential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EA751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ytosol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99D99A" w14:textId="6BFB28BD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PC9BdXRob3I+PFllYXI+MjAxMzwvWWVhcj48UmVj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=
</w:fldData>
              </w:fldChar>
            </w:r>
            <w:r w:rsidRPr="00540CDD">
              <w:rPr>
                <w:rFonts w:ascii="Times New Roman" w:hAnsi="Times New Roman" w:cs="Times New Roman"/>
              </w:rPr>
              <w:instrText xml:space="preserve"> ADDIN EN.CITE </w:instrText>
            </w:r>
            <w:r w:rsidRPr="00540CD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PC9BdXRob3I+PFllYXI+MjAxMzwvWWVhcj48UmVj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=
</w:fldData>
              </w:fldChar>
            </w:r>
            <w:r w:rsidRPr="00540CD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540CDD">
              <w:rPr>
                <w:rFonts w:ascii="Times New Roman" w:hAnsi="Times New Roman" w:cs="Times New Roman"/>
              </w:rPr>
            </w:r>
            <w:r w:rsidRPr="00540CDD">
              <w:rPr>
                <w:rFonts w:ascii="Times New Roman" w:hAnsi="Times New Roman" w:cs="Times New Roman"/>
              </w:rPr>
              <w:fldChar w:fldCharType="end"/>
            </w:r>
            <w:r w:rsidRPr="00540CDD">
              <w:rPr>
                <w:rFonts w:ascii="Times New Roman" w:hAnsi="Times New Roman" w:cs="Times New Roman"/>
              </w:rPr>
            </w:r>
            <w:r w:rsidRPr="00540CDD">
              <w:rPr>
                <w:rFonts w:ascii="Times New Roman" w:hAnsi="Times New Roman" w:cs="Times New Roman"/>
              </w:rPr>
              <w:fldChar w:fldCharType="separate"/>
            </w:r>
            <w:r w:rsidRPr="00540CDD">
              <w:rPr>
                <w:rFonts w:ascii="Times New Roman" w:hAnsi="Times New Roman" w:cs="Times New Roman"/>
                <w:noProof/>
              </w:rPr>
              <w:t>(1, 12, 13)</w:t>
            </w:r>
            <w:r w:rsidRPr="00540CD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A60CC" w:rsidRPr="00540CDD" w14:paraId="07209A6F" w14:textId="77777777" w:rsidTr="001C64A3">
        <w:trPr>
          <w:trHeight w:val="260"/>
        </w:trPr>
        <w:tc>
          <w:tcPr>
            <w:tcW w:w="20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F8D89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hio-modification of tRNA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99CA6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esent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F5FC4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Essential</w:t>
            </w:r>
            <w:r w:rsidRPr="00540CDD">
              <w:rPr>
                <w:rFonts w:ascii="Times New Roman" w:hAnsi="Times New Roman" w:cs="Times New Roman"/>
                <w:vertAlign w:val="superscript"/>
              </w:rPr>
              <w:t>#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DCE29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picoplast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EEE6FF" w14:textId="6B00CC5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fldChar w:fldCharType="begin"/>
            </w:r>
            <w:r w:rsidRPr="00540CDD">
              <w:rPr>
                <w:rFonts w:ascii="Times New Roman" w:hAnsi="Times New Roman" w:cs="Times New Roman"/>
              </w:rPr>
              <w:instrText xml:space="preserve"> ADDIN EN.CITE &lt;EndNote&gt;&lt;Cite&gt;&lt;Author&gt;Ralph&lt;/Author&gt;&lt;Year&gt;2004&lt;/Year&gt;&lt;RecNum&gt;68&lt;/RecNum&gt;&lt;DisplayText&gt;(14)&lt;/DisplayText&gt;&lt;record&gt;&lt;rec-number&gt;68&lt;/rec-number&gt;&lt;foreign-keys&gt;&lt;key app="EN" db-id="00fv50fscx5zv3ezpr9x05avtaax5td9xe9v" timestamp="1585589741"&gt;68&lt;/key&gt;&lt;/foreign-keys&gt;&lt;ref-type name="Journal Article"&gt;17&lt;/ref-type&gt;&lt;contributors&gt;&lt;authors&gt;&lt;author&gt;Ralph, Stuart A.&lt;/author&gt;&lt;author&gt;van Dooren, Giel G.&lt;/author&gt;&lt;author&gt;Waller, Ross F.&lt;/author&gt;&lt;author&gt;Crawford, Michael J.&lt;/author&gt;&lt;author&gt;Fraunholz, Martin J.&lt;/author&gt;&lt;author&gt;Foth, Bernardo J.&lt;/author&gt;&lt;author&gt;Tonkin, Christopher J.&lt;/author&gt;&lt;author&gt;Roos, David S.&lt;/author&gt;&lt;author&gt;McFadden, Geoffrey I.&lt;/author&gt;&lt;/authors&gt;&lt;/contributors&gt;&lt;titles&gt;&lt;title&gt;&lt;style face="normal" font="default" size="100%"&gt;Metabolic maps and functions of the &lt;/style&gt;&lt;style face="italic" font="default" size="100%"&gt;Plasmodium falciparum&lt;/style&gt;&lt;style face="normal" font="default" size="100%"&gt; apicoplast&lt;/style&gt;&lt;/title&gt;&lt;secondary-title&gt;Nat Rev Microbiol&lt;/secondary-title&gt;&lt;/titles&gt;&lt;periodical&gt;&lt;full-title&gt;Nat Rev Microbiol&lt;/full-title&gt;&lt;/periodical&gt;&lt;pages&gt;203-216&lt;/pages&gt;&lt;volume&gt;2&lt;/volume&gt;&lt;number&gt;3&lt;/number&gt;&lt;dates&gt;&lt;year&gt;2004&lt;/year&gt;&lt;pub-dates&gt;&lt;date&gt;2004/03/01&lt;/date&gt;&lt;/pub-dates&gt;&lt;/dates&gt;&lt;isbn&gt;1740-1534&lt;/isbn&gt;&lt;urls&gt;&lt;related-urls&gt;&lt;url&gt;https://doi.org/10.1038/nrmicro843&lt;/url&gt;&lt;/related-urls&gt;&lt;/urls&gt;&lt;electronic-resource-num&gt;10.1038/nrmicro843&lt;/electronic-resource-num&gt;&lt;/record&gt;&lt;/Cite&gt;&lt;/EndNote&gt;</w:instrText>
            </w:r>
            <w:r w:rsidRPr="00540CDD">
              <w:rPr>
                <w:rFonts w:ascii="Times New Roman" w:hAnsi="Times New Roman" w:cs="Times New Roman"/>
              </w:rPr>
              <w:fldChar w:fldCharType="separate"/>
            </w:r>
            <w:r w:rsidRPr="00540CDD">
              <w:rPr>
                <w:rFonts w:ascii="Times New Roman" w:hAnsi="Times New Roman" w:cs="Times New Roman"/>
                <w:noProof/>
              </w:rPr>
              <w:t>(14)</w:t>
            </w:r>
            <w:r w:rsidRPr="00540CDD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08D146FB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5F9CB691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1A14B909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280B5860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564A2700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75C719D1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72365990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2A16E638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4B8AC464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259D0633" w14:textId="1E370DE6" w:rsidR="00AA60CC" w:rsidRPr="00540CDD" w:rsidRDefault="00815C30" w:rsidP="00AA60CC">
      <w:pPr>
        <w:spacing w:line="360" w:lineRule="auto"/>
        <w:rPr>
          <w:rFonts w:ascii="Times New Roman" w:hAnsi="Times New Roman" w:cs="Times New Roman"/>
          <w:b/>
          <w:bCs/>
        </w:rPr>
      </w:pPr>
      <w:r w:rsidRPr="00540CDD">
        <w:rPr>
          <w:rFonts w:ascii="Times New Roman" w:hAnsi="Times New Roman" w:cs="Times New Roman"/>
          <w:b/>
          <w:bCs/>
        </w:rPr>
        <w:lastRenderedPageBreak/>
        <w:t>Supplementary file 1</w:t>
      </w:r>
      <w:r>
        <w:rPr>
          <w:rFonts w:ascii="Times New Roman" w:hAnsi="Times New Roman" w:cs="Times New Roman"/>
          <w:b/>
          <w:bCs/>
        </w:rPr>
        <w:t>b</w:t>
      </w:r>
      <w:r w:rsidR="00AA60CC" w:rsidRPr="00540CDD">
        <w:rPr>
          <w:rFonts w:ascii="Times New Roman" w:hAnsi="Times New Roman" w:cs="Times New Roman"/>
          <w:b/>
          <w:bCs/>
        </w:rPr>
        <w:t xml:space="preserve">. Summary of attempted transfections in </w:t>
      </w:r>
      <w:r w:rsidR="00AA60CC" w:rsidRPr="00540CDD">
        <w:rPr>
          <w:rFonts w:ascii="Times New Roman" w:hAnsi="Times New Roman" w:cs="Times New Roman"/>
          <w:b/>
          <w:bCs/>
          <w:i/>
          <w:iCs/>
        </w:rPr>
        <w:t>P. falciparum</w:t>
      </w:r>
      <w:r w:rsidR="00AA60CC" w:rsidRPr="00540CDD">
        <w:rPr>
          <w:rFonts w:ascii="Times New Roman" w:hAnsi="Times New Roman" w:cs="Times New Roman"/>
          <w:b/>
          <w:bCs/>
        </w:rPr>
        <w:t xml:space="preserve"> to knockout genes of interest</w:t>
      </w:r>
    </w:p>
    <w:p w14:paraId="14038C26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5"/>
        <w:gridCol w:w="2278"/>
        <w:gridCol w:w="2278"/>
        <w:gridCol w:w="2279"/>
      </w:tblGrid>
      <w:tr w:rsidR="00540CDD" w:rsidRPr="00540CDD" w14:paraId="017CEE01" w14:textId="77777777" w:rsidTr="001C64A3">
        <w:tc>
          <w:tcPr>
            <w:tcW w:w="25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245B6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arental line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D46BB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ene of interest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34524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No. of attempted independent transfection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4418E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No. of transgenic parasite lines with successful deletion</w:t>
            </w:r>
          </w:p>
        </w:tc>
      </w:tr>
      <w:tr w:rsidR="00540CDD" w:rsidRPr="00540CDD" w14:paraId="55B62536" w14:textId="77777777" w:rsidTr="001C64A3"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0C34EC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fMev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B27E9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C</w:t>
            </w:r>
            <w:r w:rsidRPr="00540CD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AF38B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1F9C2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5</w:t>
            </w:r>
          </w:p>
        </w:tc>
      </w:tr>
      <w:tr w:rsidR="00540CDD" w:rsidRPr="00540CDD" w14:paraId="2CD21984" w14:textId="77777777" w:rsidTr="001C64A3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7BE666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6C4D5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D</w:t>
            </w:r>
            <w:r w:rsidRPr="00540CD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DF27F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0C2AC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5</w:t>
            </w:r>
          </w:p>
        </w:tc>
      </w:tr>
      <w:tr w:rsidR="00540CDD" w:rsidRPr="00540CDD" w14:paraId="42FBB54F" w14:textId="77777777" w:rsidTr="001C64A3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1329B52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171E4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E</w:t>
            </w:r>
            <w:r w:rsidRPr="00540CD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F0D7A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8E811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3</w:t>
            </w:r>
          </w:p>
        </w:tc>
      </w:tr>
      <w:tr w:rsidR="00540CDD" w:rsidRPr="00540CDD" w14:paraId="5F1A8B56" w14:textId="77777777" w:rsidTr="001C64A3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4D6782F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194EA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S</w:t>
            </w:r>
            <w:r w:rsidRPr="00540CD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EBF4C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19428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8</w:t>
            </w:r>
          </w:p>
        </w:tc>
      </w:tr>
      <w:tr w:rsidR="00540CDD" w:rsidRPr="00540CDD" w14:paraId="4A85CFD4" w14:textId="77777777" w:rsidTr="001C64A3"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604EF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C222B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  <w:r w:rsidRPr="00540CD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BA76C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6CC31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3</w:t>
            </w:r>
          </w:p>
        </w:tc>
      </w:tr>
      <w:tr w:rsidR="00540CDD" w:rsidRPr="00540CDD" w14:paraId="56CC6ABB" w14:textId="77777777" w:rsidTr="001C64A3">
        <w:tc>
          <w:tcPr>
            <w:tcW w:w="25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82DCDF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∆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D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601D38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C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4DCEC0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17AAF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4</w:t>
            </w:r>
          </w:p>
        </w:tc>
      </w:tr>
      <w:tr w:rsidR="00540CDD" w:rsidRPr="00540CDD" w14:paraId="3F783E7F" w14:textId="77777777" w:rsidTr="001C64A3">
        <w:tc>
          <w:tcPr>
            <w:tcW w:w="25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277BFF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bsmnmA</w:t>
            </w:r>
            <w:r w:rsidRPr="00540CDD">
              <w:rPr>
                <w:rFonts w:ascii="Times New Roman" w:hAnsi="Times New Roman" w:cs="Times New Roman"/>
                <w:vertAlign w:val="superscript"/>
              </w:rPr>
              <w:t>+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CCCD57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  <w:r w:rsidRPr="00540CD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EE4511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DC7B6F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1</w:t>
            </w:r>
          </w:p>
        </w:tc>
      </w:tr>
      <w:tr w:rsidR="00540CDD" w:rsidRPr="00540CDD" w14:paraId="5A5C4D08" w14:textId="77777777" w:rsidTr="001C64A3">
        <w:tc>
          <w:tcPr>
            <w:tcW w:w="25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025A91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bsmnmA</w:t>
            </w:r>
            <w:r w:rsidRPr="00540CDD">
              <w:rPr>
                <w:rFonts w:ascii="Times New Roman" w:hAnsi="Times New Roman" w:cs="Times New Roman"/>
              </w:rPr>
              <w:t>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yrvO</w:t>
            </w:r>
            <w:r w:rsidRPr="00540CDD">
              <w:rPr>
                <w:rFonts w:ascii="Times New Roman" w:hAnsi="Times New Roman" w:cs="Times New Roman"/>
                <w:vertAlign w:val="superscript"/>
              </w:rPr>
              <w:t>+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592AA5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  <w:r w:rsidRPr="00540CD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C5B7BC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26962E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4</w:t>
            </w:r>
          </w:p>
        </w:tc>
      </w:tr>
      <w:tr w:rsidR="00AA60CC" w:rsidRPr="00540CDD" w14:paraId="6DEF0EF5" w14:textId="77777777" w:rsidTr="001C64A3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042272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AA3088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S</w:t>
            </w:r>
            <w:r w:rsidRPr="00540CD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147EF7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78DFD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2</w:t>
            </w:r>
          </w:p>
        </w:tc>
      </w:tr>
    </w:tbl>
    <w:p w14:paraId="071DBB01" w14:textId="77777777" w:rsidR="00AA60CC" w:rsidRPr="00540CDD" w:rsidRDefault="00AA60CC" w:rsidP="00AA60CC">
      <w:pPr>
        <w:tabs>
          <w:tab w:val="left" w:pos="8460"/>
        </w:tabs>
        <w:spacing w:line="360" w:lineRule="auto"/>
        <w:rPr>
          <w:rFonts w:ascii="Times New Roman" w:hAnsi="Times New Roman" w:cs="Times New Roman"/>
        </w:rPr>
      </w:pPr>
    </w:p>
    <w:p w14:paraId="1A9BBB5B" w14:textId="54D06C8C" w:rsidR="00AA60CC" w:rsidRPr="00540CDD" w:rsidRDefault="00815C30" w:rsidP="00AA60CC">
      <w:pPr>
        <w:tabs>
          <w:tab w:val="left" w:pos="8460"/>
        </w:tabs>
        <w:spacing w:line="360" w:lineRule="auto"/>
        <w:rPr>
          <w:rFonts w:ascii="Times New Roman" w:hAnsi="Times New Roman" w:cs="Times New Roman"/>
          <w:b/>
          <w:bCs/>
        </w:rPr>
      </w:pPr>
      <w:bookmarkStart w:id="0" w:name="_Hlk60241121"/>
      <w:r w:rsidRPr="00540CDD">
        <w:rPr>
          <w:rFonts w:ascii="Times New Roman" w:hAnsi="Times New Roman" w:cs="Times New Roman"/>
          <w:b/>
          <w:bCs/>
        </w:rPr>
        <w:t>Supplementary file 1</w:t>
      </w:r>
      <w:r>
        <w:rPr>
          <w:rFonts w:ascii="Times New Roman" w:hAnsi="Times New Roman" w:cs="Times New Roman"/>
          <w:b/>
          <w:bCs/>
        </w:rPr>
        <w:t>c</w:t>
      </w:r>
      <w:r w:rsidR="00AA60CC" w:rsidRPr="00540CDD">
        <w:rPr>
          <w:rFonts w:ascii="Times New Roman" w:hAnsi="Times New Roman" w:cs="Times New Roman"/>
          <w:b/>
          <w:bCs/>
        </w:rPr>
        <w:t>. Plasmids used for generation of gene deletion lines</w:t>
      </w:r>
    </w:p>
    <w:p w14:paraId="636F490E" w14:textId="77777777" w:rsidR="00AA60CC" w:rsidRPr="00540CDD" w:rsidRDefault="00AA60CC" w:rsidP="00AA60CC">
      <w:pPr>
        <w:tabs>
          <w:tab w:val="left" w:pos="8460"/>
        </w:tabs>
        <w:spacing w:line="360" w:lineRule="auto"/>
        <w:rPr>
          <w:rFonts w:ascii="Times New Roman" w:hAnsi="Times New Roman" w:cs="Times New Roman"/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25"/>
        <w:gridCol w:w="1440"/>
        <w:gridCol w:w="2247"/>
        <w:gridCol w:w="2338"/>
      </w:tblGrid>
      <w:tr w:rsidR="00540CDD" w:rsidRPr="00540CDD" w14:paraId="79543970" w14:textId="77777777" w:rsidTr="001C64A3">
        <w:tc>
          <w:tcPr>
            <w:tcW w:w="3325" w:type="dxa"/>
          </w:tcPr>
          <w:p w14:paraId="3F52845D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ene deletion lines</w:t>
            </w:r>
          </w:p>
        </w:tc>
        <w:tc>
          <w:tcPr>
            <w:tcW w:w="1440" w:type="dxa"/>
          </w:tcPr>
          <w:p w14:paraId="5BACBB4D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arget gene</w:t>
            </w:r>
          </w:p>
        </w:tc>
        <w:tc>
          <w:tcPr>
            <w:tcW w:w="2247" w:type="dxa"/>
          </w:tcPr>
          <w:p w14:paraId="0C9A58CF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as9 plasmid</w:t>
            </w:r>
          </w:p>
        </w:tc>
        <w:tc>
          <w:tcPr>
            <w:tcW w:w="2338" w:type="dxa"/>
          </w:tcPr>
          <w:p w14:paraId="184DBCE4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Repair plasmid</w:t>
            </w:r>
          </w:p>
        </w:tc>
      </w:tr>
      <w:tr w:rsidR="00540CDD" w:rsidRPr="00540CDD" w14:paraId="2F0D3251" w14:textId="77777777" w:rsidTr="001C64A3">
        <w:tc>
          <w:tcPr>
            <w:tcW w:w="3325" w:type="dxa"/>
          </w:tcPr>
          <w:p w14:paraId="2F2C69E3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∆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C</w:t>
            </w:r>
          </w:p>
        </w:tc>
        <w:tc>
          <w:tcPr>
            <w:tcW w:w="1440" w:type="dxa"/>
          </w:tcPr>
          <w:p w14:paraId="55E6E807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C</w:t>
            </w:r>
          </w:p>
        </w:tc>
        <w:tc>
          <w:tcPr>
            <w:tcW w:w="2247" w:type="dxa"/>
          </w:tcPr>
          <w:p w14:paraId="16604816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CasG-</w:t>
            </w:r>
            <w:r w:rsidRPr="00540CDD" w:rsidDel="00505F62">
              <w:rPr>
                <w:rFonts w:ascii="Times New Roman" w:hAnsi="Times New Roman" w:cs="Times New Roman"/>
              </w:rPr>
              <w:t xml:space="preserve"> 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C</w:t>
            </w:r>
          </w:p>
        </w:tc>
        <w:tc>
          <w:tcPr>
            <w:tcW w:w="2338" w:type="dxa"/>
          </w:tcPr>
          <w:p w14:paraId="06BA2AEB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n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C</w:t>
            </w:r>
          </w:p>
        </w:tc>
      </w:tr>
      <w:tr w:rsidR="00540CDD" w:rsidRPr="00540CDD" w14:paraId="5324EA12" w14:textId="77777777" w:rsidTr="001C64A3">
        <w:tc>
          <w:tcPr>
            <w:tcW w:w="3325" w:type="dxa"/>
          </w:tcPr>
          <w:p w14:paraId="28502911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∆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D</w:t>
            </w:r>
          </w:p>
        </w:tc>
        <w:tc>
          <w:tcPr>
            <w:tcW w:w="1440" w:type="dxa"/>
          </w:tcPr>
          <w:p w14:paraId="26442A46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D</w:t>
            </w:r>
          </w:p>
        </w:tc>
        <w:tc>
          <w:tcPr>
            <w:tcW w:w="2247" w:type="dxa"/>
          </w:tcPr>
          <w:p w14:paraId="201682A5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Cas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D</w:t>
            </w:r>
          </w:p>
        </w:tc>
        <w:tc>
          <w:tcPr>
            <w:tcW w:w="2338" w:type="dxa"/>
          </w:tcPr>
          <w:p w14:paraId="1A9EA4CC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n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D</w:t>
            </w:r>
          </w:p>
        </w:tc>
      </w:tr>
      <w:tr w:rsidR="00540CDD" w:rsidRPr="00540CDD" w14:paraId="1215F77D" w14:textId="77777777" w:rsidTr="001C64A3">
        <w:tc>
          <w:tcPr>
            <w:tcW w:w="3325" w:type="dxa"/>
          </w:tcPr>
          <w:p w14:paraId="4A3484B6" w14:textId="58BC3D20" w:rsidR="00AA60CC" w:rsidRPr="00540CDD" w:rsidRDefault="0050203B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∆</w:t>
            </w:r>
            <w:r w:rsidR="00AA60CC" w:rsidRPr="00540CDD">
              <w:rPr>
                <w:rFonts w:ascii="Times New Roman" w:hAnsi="Times New Roman" w:cs="Times New Roman"/>
                <w:i/>
                <w:iCs/>
              </w:rPr>
              <w:t>sufC/sufD</w:t>
            </w:r>
          </w:p>
        </w:tc>
        <w:tc>
          <w:tcPr>
            <w:tcW w:w="1440" w:type="dxa"/>
          </w:tcPr>
          <w:p w14:paraId="5BD4219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 xml:space="preserve">sufC </w:t>
            </w:r>
          </w:p>
          <w:p w14:paraId="74199823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D</w:t>
            </w:r>
          </w:p>
        </w:tc>
        <w:tc>
          <w:tcPr>
            <w:tcW w:w="2247" w:type="dxa"/>
          </w:tcPr>
          <w:p w14:paraId="14EE615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pCas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C</w:t>
            </w:r>
          </w:p>
          <w:p w14:paraId="18190C5E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Cas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D</w:t>
            </w:r>
          </w:p>
        </w:tc>
        <w:tc>
          <w:tcPr>
            <w:tcW w:w="2338" w:type="dxa"/>
          </w:tcPr>
          <w:p w14:paraId="13FC29C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pRSng-(BSD)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C</w:t>
            </w:r>
          </w:p>
          <w:p w14:paraId="4BDA55AF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n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D</w:t>
            </w:r>
          </w:p>
        </w:tc>
      </w:tr>
      <w:tr w:rsidR="00540CDD" w:rsidRPr="00540CDD" w14:paraId="3A269E15" w14:textId="77777777" w:rsidTr="001C64A3">
        <w:tc>
          <w:tcPr>
            <w:tcW w:w="3325" w:type="dxa"/>
          </w:tcPr>
          <w:p w14:paraId="6FC432E0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∆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E</w:t>
            </w:r>
          </w:p>
        </w:tc>
        <w:tc>
          <w:tcPr>
            <w:tcW w:w="1440" w:type="dxa"/>
          </w:tcPr>
          <w:p w14:paraId="54E0AB9E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E</w:t>
            </w:r>
          </w:p>
        </w:tc>
        <w:tc>
          <w:tcPr>
            <w:tcW w:w="2247" w:type="dxa"/>
          </w:tcPr>
          <w:p w14:paraId="4A24AA22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Cas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E</w:t>
            </w:r>
          </w:p>
        </w:tc>
        <w:tc>
          <w:tcPr>
            <w:tcW w:w="2338" w:type="dxa"/>
          </w:tcPr>
          <w:p w14:paraId="7B9FBD1B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n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E</w:t>
            </w:r>
          </w:p>
        </w:tc>
      </w:tr>
      <w:tr w:rsidR="00540CDD" w:rsidRPr="00540CDD" w14:paraId="678E9AC7" w14:textId="77777777" w:rsidTr="001C64A3">
        <w:tc>
          <w:tcPr>
            <w:tcW w:w="3325" w:type="dxa"/>
          </w:tcPr>
          <w:p w14:paraId="768B6D68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∆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S</w:t>
            </w:r>
          </w:p>
        </w:tc>
        <w:tc>
          <w:tcPr>
            <w:tcW w:w="1440" w:type="dxa"/>
          </w:tcPr>
          <w:p w14:paraId="5DF1308E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S</w:t>
            </w:r>
          </w:p>
        </w:tc>
        <w:tc>
          <w:tcPr>
            <w:tcW w:w="2247" w:type="dxa"/>
          </w:tcPr>
          <w:p w14:paraId="08E0A882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UF1-Cas9</w:t>
            </w:r>
          </w:p>
        </w:tc>
        <w:tc>
          <w:tcPr>
            <w:tcW w:w="2338" w:type="dxa"/>
          </w:tcPr>
          <w:p w14:paraId="2DAD2C70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S</w:t>
            </w:r>
          </w:p>
        </w:tc>
      </w:tr>
      <w:tr w:rsidR="00540CDD" w:rsidRPr="00540CDD" w14:paraId="5B98CAA9" w14:textId="77777777" w:rsidTr="001C64A3">
        <w:tc>
          <w:tcPr>
            <w:tcW w:w="3325" w:type="dxa"/>
          </w:tcPr>
          <w:p w14:paraId="64D4B92E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∆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1440" w:type="dxa"/>
          </w:tcPr>
          <w:p w14:paraId="4FD10156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2247" w:type="dxa"/>
          </w:tcPr>
          <w:p w14:paraId="202D221A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pCas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2338" w:type="dxa"/>
          </w:tcPr>
          <w:p w14:paraId="7E81FB76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pRSn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</w:tr>
      <w:tr w:rsidR="00540CDD" w:rsidRPr="00540CDD" w14:paraId="2FBD12E7" w14:textId="77777777" w:rsidTr="001C64A3">
        <w:tc>
          <w:tcPr>
            <w:tcW w:w="3325" w:type="dxa"/>
          </w:tcPr>
          <w:p w14:paraId="0FA3ABB6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bsmnmA</w:t>
            </w:r>
            <w:r w:rsidRPr="00540CDD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+ </w:t>
            </w:r>
            <w:r w:rsidRPr="00540CDD">
              <w:rPr>
                <w:rFonts w:ascii="Times New Roman" w:hAnsi="Times New Roman" w:cs="Times New Roman"/>
              </w:rPr>
              <w:t>Δ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1440" w:type="dxa"/>
          </w:tcPr>
          <w:p w14:paraId="14FF1154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2247" w:type="dxa"/>
          </w:tcPr>
          <w:p w14:paraId="18487D70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pCas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2338" w:type="dxa"/>
          </w:tcPr>
          <w:p w14:paraId="3000F4D3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pRSn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</w:tr>
      <w:tr w:rsidR="00540CDD" w:rsidRPr="00540CDD" w14:paraId="18DE69A2" w14:textId="77777777" w:rsidTr="001C64A3">
        <w:tc>
          <w:tcPr>
            <w:tcW w:w="3325" w:type="dxa"/>
          </w:tcPr>
          <w:p w14:paraId="038AF001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bsmnmA-yrvO</w:t>
            </w:r>
            <w:r w:rsidRPr="00540CDD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+ </w:t>
            </w:r>
            <w:r w:rsidRPr="00540CDD">
              <w:rPr>
                <w:rFonts w:ascii="Times New Roman" w:hAnsi="Times New Roman" w:cs="Times New Roman"/>
              </w:rPr>
              <w:t>Δ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1440" w:type="dxa"/>
          </w:tcPr>
          <w:p w14:paraId="0425FFCD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2247" w:type="dxa"/>
          </w:tcPr>
          <w:p w14:paraId="40D3201B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pCas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2338" w:type="dxa"/>
          </w:tcPr>
          <w:p w14:paraId="7E839454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</w:rPr>
              <w:t>pRSng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</w:tr>
      <w:tr w:rsidR="00AA60CC" w:rsidRPr="00540CDD" w14:paraId="63A4C277" w14:textId="77777777" w:rsidTr="001C64A3">
        <w:tc>
          <w:tcPr>
            <w:tcW w:w="3325" w:type="dxa"/>
          </w:tcPr>
          <w:p w14:paraId="27871CEE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bsmnmA-yrvO</w:t>
            </w:r>
            <w:r w:rsidRPr="00540CDD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+ </w:t>
            </w:r>
            <w:r w:rsidRPr="00540CDD">
              <w:rPr>
                <w:rFonts w:ascii="Times New Roman" w:hAnsi="Times New Roman" w:cs="Times New Roman"/>
              </w:rPr>
              <w:t>Δ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</w:p>
        </w:tc>
        <w:tc>
          <w:tcPr>
            <w:tcW w:w="1440" w:type="dxa"/>
          </w:tcPr>
          <w:p w14:paraId="056DAF54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  <w:i/>
                <w:iCs/>
              </w:rPr>
            </w:pPr>
            <w:r w:rsidRPr="00540CDD">
              <w:rPr>
                <w:rFonts w:ascii="Times New Roman" w:hAnsi="Times New Roman" w:cs="Times New Roman"/>
                <w:i/>
                <w:iCs/>
              </w:rPr>
              <w:t>sufS</w:t>
            </w:r>
          </w:p>
        </w:tc>
        <w:tc>
          <w:tcPr>
            <w:tcW w:w="2247" w:type="dxa"/>
          </w:tcPr>
          <w:p w14:paraId="5BEBED53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UF1-Cas9</w:t>
            </w:r>
          </w:p>
        </w:tc>
        <w:tc>
          <w:tcPr>
            <w:tcW w:w="2338" w:type="dxa"/>
          </w:tcPr>
          <w:p w14:paraId="04FC71C2" w14:textId="77777777" w:rsidR="00AA60CC" w:rsidRPr="00540CDD" w:rsidRDefault="00AA60CC" w:rsidP="001C64A3">
            <w:pPr>
              <w:tabs>
                <w:tab w:val="left" w:pos="846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sufS</w:t>
            </w:r>
          </w:p>
        </w:tc>
      </w:tr>
      <w:bookmarkEnd w:id="0"/>
    </w:tbl>
    <w:p w14:paraId="42C548C4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25855282" w14:textId="0A5F4525" w:rsidR="00AA60CC" w:rsidRPr="00540CDD" w:rsidRDefault="00815C30" w:rsidP="00AA60CC">
      <w:pPr>
        <w:spacing w:line="360" w:lineRule="auto"/>
        <w:rPr>
          <w:rFonts w:ascii="Times New Roman" w:hAnsi="Times New Roman" w:cs="Times New Roman"/>
        </w:rPr>
      </w:pPr>
      <w:r w:rsidRPr="00540CDD">
        <w:rPr>
          <w:rFonts w:ascii="Times New Roman" w:hAnsi="Times New Roman" w:cs="Times New Roman"/>
          <w:b/>
          <w:bCs/>
        </w:rPr>
        <w:lastRenderedPageBreak/>
        <w:t>Supplementary file 1</w:t>
      </w:r>
      <w:r>
        <w:rPr>
          <w:rFonts w:ascii="Times New Roman" w:hAnsi="Times New Roman" w:cs="Times New Roman"/>
          <w:b/>
          <w:bCs/>
        </w:rPr>
        <w:t>d</w:t>
      </w:r>
      <w:r w:rsidR="00AA60CC" w:rsidRPr="00540CDD">
        <w:rPr>
          <w:rFonts w:ascii="Times New Roman" w:hAnsi="Times New Roman" w:cs="Times New Roman"/>
          <w:b/>
          <w:bCs/>
        </w:rPr>
        <w:t>. Primers used in this study.</w:t>
      </w:r>
      <w:r w:rsidR="00AA60CC" w:rsidRPr="00540CDD">
        <w:rPr>
          <w:rFonts w:ascii="Times New Roman" w:hAnsi="Times New Roman" w:cs="Times New Roman"/>
        </w:rPr>
        <w:t xml:space="preserve"> Restriction enzyme sites are single underlined, linker regions are double underlined.</w:t>
      </w:r>
    </w:p>
    <w:tbl>
      <w:tblPr>
        <w:tblW w:w="9780" w:type="dxa"/>
        <w:tblLayout w:type="fixed"/>
        <w:tblLook w:val="04A0" w:firstRow="1" w:lastRow="0" w:firstColumn="1" w:lastColumn="0" w:noHBand="0" w:noVBand="1"/>
      </w:tblPr>
      <w:tblGrid>
        <w:gridCol w:w="2420"/>
        <w:gridCol w:w="7360"/>
      </w:tblGrid>
      <w:tr w:rsidR="00540CDD" w:rsidRPr="00540CDD" w14:paraId="45D4F17A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6BB0DC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imer name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0B9EB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equence (5’</w:t>
            </w:r>
            <w:r w:rsidRPr="00540CDD">
              <w:rPr>
                <w:rFonts w:ascii="Times New Roman" w:hAnsi="Times New Roman" w:cs="Times New Roman"/>
              </w:rPr>
              <w:sym w:font="Wingdings" w:char="F0E0"/>
            </w:r>
            <w:r w:rsidRPr="00540CDD">
              <w:rPr>
                <w:rFonts w:ascii="Times New Roman" w:hAnsi="Times New Roman" w:cs="Times New Roman"/>
              </w:rPr>
              <w:t>3’)</w:t>
            </w:r>
          </w:p>
        </w:tc>
      </w:tr>
      <w:tr w:rsidR="00540CDD" w:rsidRPr="00540CDD" w14:paraId="70162C56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540C01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imers to amplify homology arms for genetic knockouts</w:t>
            </w:r>
          </w:p>
        </w:tc>
      </w:tr>
      <w:tr w:rsidR="00540CDD" w:rsidRPr="00540CDD" w14:paraId="2C3DCF70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AFD45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HA1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D727D4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CCACGAGCGGCCTATGCATCCTTTTGAAACCCTTCAACT</w:t>
            </w:r>
          </w:p>
        </w:tc>
      </w:tr>
      <w:tr w:rsidR="00540CDD" w:rsidRPr="00540CDD" w14:paraId="5AD0868A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BB4D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HA1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566261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AGCGCAGCGGCCTTGTTATTTTCCATATGCACGACATTC</w:t>
            </w:r>
          </w:p>
        </w:tc>
      </w:tr>
      <w:tr w:rsidR="00540CDD" w:rsidRPr="00540CDD" w14:paraId="40F7D3C7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C646D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HA2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D98260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GACAGACGCCGGAGGAGAAAAAAAAAGAAATGAAATATT</w:t>
            </w:r>
          </w:p>
        </w:tc>
      </w:tr>
      <w:tr w:rsidR="00540CDD" w:rsidRPr="00540CDD" w14:paraId="4A9D9679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844F15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 HA2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4DAD80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GCCACCAGCCGGCTATTCCTTAAGAAATTGAGAGTACCCC</w:t>
            </w:r>
          </w:p>
        </w:tc>
      </w:tr>
      <w:tr w:rsidR="00540CDD" w:rsidRPr="00540CDD" w14:paraId="0873C68A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A2805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HA1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7216D8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CCACGAGCGGCCTTTGATTATGTTGAGAGTAAACATTGG</w:t>
            </w:r>
          </w:p>
        </w:tc>
      </w:tr>
      <w:tr w:rsidR="00540CDD" w:rsidRPr="00540CDD" w14:paraId="06A143BA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943E3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HA1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E24035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AGCGCAGCGGCCAAATGGGTAGCATTATTAATCTTTAGA</w:t>
            </w:r>
          </w:p>
        </w:tc>
      </w:tr>
      <w:tr w:rsidR="00540CDD" w:rsidRPr="00540CDD" w14:paraId="187B9636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AFFA9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HA2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12DE37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GACAGACGCCGGATGGATTCTCAAGAATTTGTTTAGAAG</w:t>
            </w:r>
          </w:p>
        </w:tc>
      </w:tr>
      <w:tr w:rsidR="00540CDD" w:rsidRPr="00540CDD" w14:paraId="4AD484A4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3E4A8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HA2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8BD8CE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GCCACCAGCCGGGTGATTTGCACATTCTATATCACTTGG</w:t>
            </w:r>
          </w:p>
        </w:tc>
      </w:tr>
      <w:tr w:rsidR="00540CDD" w:rsidRPr="00540CDD" w14:paraId="729A3771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5F15CE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HA1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7869F4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CCACGAGCGGCCTTGTTTTCGGGCATACCATTTAATATGC</w:t>
            </w:r>
          </w:p>
        </w:tc>
      </w:tr>
      <w:tr w:rsidR="00540CDD" w:rsidRPr="00540CDD" w14:paraId="1B200AAE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14DEE8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HA1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5C469E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AGCGCAGCGGCCTGGAGATTACTGAAAAATAAATTGGAGTCA</w:t>
            </w:r>
          </w:p>
        </w:tc>
      </w:tr>
      <w:tr w:rsidR="00540CDD" w:rsidRPr="00540CDD" w14:paraId="427874D9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746726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HA2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4A0A8C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GACAGACGCCGGCAGGGGTGTCAATCGGTAGTATATATTTAC</w:t>
            </w:r>
          </w:p>
        </w:tc>
      </w:tr>
      <w:tr w:rsidR="00540CDD" w:rsidRPr="00540CDD" w14:paraId="59FA19C7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27816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HA2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09BF45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GCCACCAGCCGGTGTCCATATTCTTCAATATATTGGTGCAGA</w:t>
            </w:r>
          </w:p>
        </w:tc>
      </w:tr>
      <w:tr w:rsidR="00540CDD" w:rsidRPr="00540CDD" w14:paraId="2E03CCD5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BBD58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HA1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2FAE3D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CCACGAGCGGCGCTTAATAAATATTTTCTATTATGTCAT</w:t>
            </w:r>
          </w:p>
        </w:tc>
      </w:tr>
      <w:tr w:rsidR="00540CDD" w:rsidRPr="00540CDD" w14:paraId="62C5D008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2D5C86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HA1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E767DD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AGCGCAGCGGCATTATATTATTTCTTCATTTTATTACC</w:t>
            </w:r>
          </w:p>
        </w:tc>
      </w:tr>
      <w:tr w:rsidR="00540CDD" w:rsidRPr="00540CDD" w14:paraId="1E9A13D2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CAAE9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HA2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F983E4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GACAGACGCCGGTAGTAATATAATAACTAATGTTTCTAA</w:t>
            </w:r>
          </w:p>
        </w:tc>
      </w:tr>
      <w:tr w:rsidR="00540CDD" w:rsidRPr="00540CDD" w14:paraId="20EF8990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F7139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HA2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CB7597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 xml:space="preserve">GGCCACCAGCCGGTGTGTTATAAAAATATATGGATATCC </w:t>
            </w:r>
          </w:p>
        </w:tc>
      </w:tr>
      <w:tr w:rsidR="00540CDD" w:rsidRPr="00540CDD" w14:paraId="207D246E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07D2BA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HA1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D00BDC5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CCACGAGCGGCCATCATTTTGTAAATCTATTAAGGTCACACA</w:t>
            </w:r>
          </w:p>
        </w:tc>
      </w:tr>
      <w:tr w:rsidR="00540CDD" w:rsidRPr="00540CDD" w14:paraId="34AB3B5C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BEB5F2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lastRenderedPageBreak/>
              <w:t>MnmA.HA1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FAE818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AGCGCAGCGGCCTATAGCCATAAATAAAATTTCATCACACC</w:t>
            </w:r>
          </w:p>
        </w:tc>
      </w:tr>
      <w:tr w:rsidR="00540CDD" w:rsidRPr="00540CDD" w14:paraId="459C5713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810F7D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HA2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DFFB3A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GACAGACGCCGGAGGGGAAATTACCTGCATGTATAAAAAAG</w:t>
            </w:r>
          </w:p>
        </w:tc>
      </w:tr>
      <w:tr w:rsidR="00540CDD" w:rsidRPr="00540CDD" w14:paraId="161ACF10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9C5575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HA2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2B4332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GCCACCAGCCGGCAAGAAATTGATTACTTATTGTTGCTGAAC</w:t>
            </w:r>
          </w:p>
        </w:tc>
      </w:tr>
      <w:tr w:rsidR="00540CDD" w:rsidRPr="00540CDD" w14:paraId="43DBE80C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D864A45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imers for gRNA to generate knockout lines</w:t>
            </w:r>
          </w:p>
        </w:tc>
      </w:tr>
      <w:tr w:rsidR="00540CDD" w:rsidRPr="00540CDD" w14:paraId="2EF3A626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61E9E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gRNA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558139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AAGTATATAATATTGTTAATTATGGATTTAGTGGGTTTTAGAGCTAGAA</w:t>
            </w:r>
          </w:p>
        </w:tc>
      </w:tr>
      <w:tr w:rsidR="00540CDD" w:rsidRPr="00540CDD" w14:paraId="4BD8088D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39DF0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gRNA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B2E574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TCTAGCTCTAAAACCCACTAAATCCATAATTAACAATATTATATACTTA</w:t>
            </w:r>
          </w:p>
        </w:tc>
      </w:tr>
      <w:tr w:rsidR="00540CDD" w:rsidRPr="00540CDD" w14:paraId="02A87007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CCF26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gRNA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67CF3F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AAGTATATAATATTAGTAATAGTGGACTAGTTAAGTTTTAGAGCTAGAA</w:t>
            </w:r>
          </w:p>
        </w:tc>
      </w:tr>
      <w:tr w:rsidR="00540CDD" w:rsidRPr="00540CDD" w14:paraId="358D95A4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DE647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gRNA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8C1956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TCTAGCTCTAAAACTTAACTAGTCCACTATTACTAATATTATATACTTA</w:t>
            </w:r>
          </w:p>
        </w:tc>
      </w:tr>
      <w:tr w:rsidR="00540CDD" w:rsidRPr="00540CDD" w14:paraId="5B801812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B28CE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gRNA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3D4F32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AAGTATATAATATTATATAATCTACACATAACAGGTTTTAGAGCTAGAA</w:t>
            </w:r>
          </w:p>
        </w:tc>
      </w:tr>
      <w:tr w:rsidR="00540CDD" w:rsidRPr="00540CDD" w14:paraId="09FD27F0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C2857A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gRNA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2B6CDA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TCTAGCTCTAAAACCTGTTATGTGTAGATTATATAATATTATATACTTA</w:t>
            </w:r>
          </w:p>
        </w:tc>
      </w:tr>
      <w:tr w:rsidR="00540CDD" w:rsidRPr="00540CDD" w14:paraId="0A71A9C4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FF1DD9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gRNA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CCF5EB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AAGTATATAATATTAAATTTAAACCATTGTTATAGTTTTAGAGCTAGAA</w:t>
            </w:r>
          </w:p>
        </w:tc>
      </w:tr>
      <w:tr w:rsidR="00540CDD" w:rsidRPr="00540CDD" w14:paraId="570B4F78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8A6D6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gRNA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94519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TCTAGCTCTAAAACTATAACAATGGTTTAAATTTAATATTATATACTTA</w:t>
            </w:r>
          </w:p>
        </w:tc>
      </w:tr>
      <w:tr w:rsidR="00540CDD" w:rsidRPr="00540CDD" w14:paraId="35FABAE9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7F4963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gRNA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D33C43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AAGTATATAATATTACAATATAAAATGGATAGAGGTTTTAGAGCTAGAA</w:t>
            </w:r>
          </w:p>
        </w:tc>
      </w:tr>
      <w:tr w:rsidR="00540CDD" w:rsidRPr="00540CDD" w14:paraId="22E1DEA1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EE1431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lastRenderedPageBreak/>
              <w:t>MnmA.gRNA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D7263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TCTAGCTCTAAAACCTCTATCCATTTTATATTGTAATATTATATACTTA</w:t>
            </w:r>
          </w:p>
        </w:tc>
      </w:tr>
      <w:tr w:rsidR="00540CDD" w:rsidRPr="00540CDD" w14:paraId="37245341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26876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imers for gene knockout confirmation</w:t>
            </w:r>
          </w:p>
        </w:tc>
      </w:tr>
      <w:tr w:rsidR="00540CDD" w:rsidRPr="00540CDD" w14:paraId="6DA6D966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9AB53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5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27A9B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GGATTTGTCATACATATAAATATGTATAAAAAGGTCC</w:t>
            </w:r>
          </w:p>
        </w:tc>
      </w:tr>
      <w:tr w:rsidR="00540CDD" w:rsidRPr="00540CDD" w14:paraId="293430C7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EF0AE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3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82FD1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AAGTACAAAATAATATCATATGTACATTATAAAATCCAC</w:t>
            </w:r>
          </w:p>
        </w:tc>
      </w:tr>
      <w:tr w:rsidR="00540CDD" w:rsidRPr="00540CDD" w14:paraId="5B60D99D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3FF87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5WT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2BD39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TTCTTCTAAATTTTTTAATAAAGATAATCTATCCATATC</w:t>
            </w:r>
          </w:p>
        </w:tc>
      </w:tr>
      <w:tr w:rsidR="00540CDD" w:rsidRPr="00540CDD" w14:paraId="289CFAE8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8937D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C.3WT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2F60B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AGATAAGTGTAAGTGAATTTAATTTAATGATGATAGAAG</w:t>
            </w:r>
          </w:p>
        </w:tc>
      </w:tr>
      <w:tr w:rsidR="00540CDD" w:rsidRPr="00540CDD" w14:paraId="219620F3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526E4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5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5C4A2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TGTATATAATTTTTTGAAAAAAATGATTTAGCTAACACA</w:t>
            </w:r>
          </w:p>
        </w:tc>
      </w:tr>
      <w:tr w:rsidR="00540CDD" w:rsidRPr="00540CDD" w14:paraId="2B19FD0B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7ACF2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3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6948C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AGATATTCCTCTTGTCATTAATGAGAAGATTGG</w:t>
            </w:r>
          </w:p>
        </w:tc>
      </w:tr>
      <w:tr w:rsidR="00540CDD" w:rsidRPr="00540CDD" w14:paraId="5431FEF9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0D676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5WT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450DD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TGTTTTCTCTTCATTTTGATGTCTATAGTTTTTTATAC</w:t>
            </w:r>
          </w:p>
        </w:tc>
      </w:tr>
      <w:tr w:rsidR="00540CDD" w:rsidRPr="00540CDD" w14:paraId="2DA033E7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0F83E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D.3WT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450365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CAATAACAAATCCTAGATTAGTTGTATATGTAAAAGG</w:t>
            </w:r>
          </w:p>
        </w:tc>
      </w:tr>
      <w:tr w:rsidR="00540CDD" w:rsidRPr="00540CDD" w14:paraId="41B59EE4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5F3E24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5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83CDB4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ATTTCATTCATTTTGGTAGTTAAAAAGAAAAGG</w:t>
            </w:r>
          </w:p>
        </w:tc>
      </w:tr>
      <w:tr w:rsidR="00540CDD" w:rsidRPr="00540CDD" w14:paraId="37FE96A4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F9D781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3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7147CA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CATTTTATTAAAAACATATTTCATTTAATTTGTAAGA</w:t>
            </w:r>
          </w:p>
        </w:tc>
      </w:tr>
      <w:tr w:rsidR="00540CDD" w:rsidRPr="00540CDD" w14:paraId="5A7461C5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CE5DD1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5WT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60323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ATGAGCATATTATATATAAAACAAAGAAATGTGC</w:t>
            </w:r>
          </w:p>
        </w:tc>
      </w:tr>
      <w:tr w:rsidR="00540CDD" w:rsidRPr="00540CDD" w14:paraId="40878FEF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DD795F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E.3WT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A0DE9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CTGATAAACATAAAATTAGACAAAATCAAGTTTTGG</w:t>
            </w:r>
          </w:p>
        </w:tc>
      </w:tr>
      <w:tr w:rsidR="00540CDD" w:rsidRPr="00540CDD" w14:paraId="5929A755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BA9983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5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4407DD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TTTCAGAAAATGAGTGAGTTTTATAAAAAGGAAAACTCGA</w:t>
            </w:r>
          </w:p>
        </w:tc>
      </w:tr>
      <w:tr w:rsidR="00540CDD" w:rsidRPr="00540CDD" w14:paraId="078EAF39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E05411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3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AA0028E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AATTTGCTGTGCCAAATATTTGATTTC</w:t>
            </w:r>
          </w:p>
        </w:tc>
      </w:tr>
      <w:tr w:rsidR="00540CDD" w:rsidRPr="00540CDD" w14:paraId="745AD518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7E4C29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5WT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E0942F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AATTTGCTGTGCCAAATATTTGATTTCCTG</w:t>
            </w:r>
          </w:p>
        </w:tc>
      </w:tr>
      <w:tr w:rsidR="00540CDD" w:rsidRPr="00540CDD" w14:paraId="096CDE6B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ADF22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3WT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B2EB1E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CAGATATATTAATAACATCTGGTCATAAATTTTG</w:t>
            </w:r>
          </w:p>
        </w:tc>
      </w:tr>
      <w:tr w:rsidR="00540CDD" w:rsidRPr="00540CDD" w14:paraId="68734D96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9D520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5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E601E3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TACTTTGATGTTTTTTTATTTTTGCACATTTTATG</w:t>
            </w:r>
          </w:p>
        </w:tc>
      </w:tr>
      <w:tr w:rsidR="00540CDD" w:rsidRPr="00540CDD" w14:paraId="3DB263CC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74632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lastRenderedPageBreak/>
              <w:t>MnmA.3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0C01E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GTATTTTTTATTTGCTCATGTTTAAATCATTTATCTG</w:t>
            </w:r>
          </w:p>
        </w:tc>
      </w:tr>
      <w:tr w:rsidR="00540CDD" w:rsidRPr="00540CDD" w14:paraId="04D606A0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FAB514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5WT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59747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TTTATACTATTGTTTCTTTGTTCGTCTTCATCAATTTG</w:t>
            </w:r>
          </w:p>
        </w:tc>
      </w:tr>
      <w:tr w:rsidR="00540CDD" w:rsidRPr="00540CDD" w14:paraId="282DF675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1C8D23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3WT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3624C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TTACTAAAAATTATGACCAAGATTTATTTACACATATACG</w:t>
            </w:r>
          </w:p>
        </w:tc>
      </w:tr>
      <w:tr w:rsidR="00540CDD" w:rsidRPr="00540CDD" w14:paraId="2851AF46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654AC4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961644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ACAAAATGCTTAAGCGCAGCGGCC</w:t>
            </w:r>
          </w:p>
        </w:tc>
      </w:tr>
      <w:tr w:rsidR="00540CDD" w:rsidRPr="00540CDD" w14:paraId="2E1B0570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BDC70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B8A2785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ATATTTATTAAATCTAGAATTCGACAGACGCCG</w:t>
            </w:r>
          </w:p>
        </w:tc>
      </w:tr>
      <w:tr w:rsidR="00540CDD" w:rsidRPr="00540CDD" w14:paraId="3C79CC79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DAC77B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imers to amplify representative genes from nuclear and organellar genome</w:t>
            </w:r>
          </w:p>
        </w:tc>
      </w:tr>
      <w:tr w:rsidR="00540CDD" w:rsidRPr="00540CDD" w14:paraId="4C290D93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A616C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LDH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C3809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GAGATGTAGTTTTGTTCGATATTG</w:t>
            </w:r>
          </w:p>
        </w:tc>
      </w:tr>
      <w:tr w:rsidR="00540CDD" w:rsidRPr="00540CDD" w14:paraId="0EAA242D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DFAAFB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LDH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535091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TTGTAAAGGGATACCACCTACAG</w:t>
            </w:r>
          </w:p>
        </w:tc>
      </w:tr>
      <w:tr w:rsidR="00540CDD" w:rsidRPr="00540CDD" w14:paraId="266B4A8E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3A990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B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30CA03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 xml:space="preserve">CATGTAGCTATAGTAGAAATAATAGTAAAAGATTATGG </w:t>
            </w:r>
          </w:p>
        </w:tc>
      </w:tr>
      <w:tr w:rsidR="00540CDD" w:rsidRPr="00540CDD" w14:paraId="6C7DB577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D17E4A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B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8AAD36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ACTCTGAAATACTTAAACCACGTTGC</w:t>
            </w:r>
          </w:p>
        </w:tc>
      </w:tr>
      <w:tr w:rsidR="00540CDD" w:rsidRPr="00540CDD" w14:paraId="1755D251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DA7914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ox1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7C9B1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TTCATCTTTAAGAATAATTGCACAAGAAAATGTAAATC</w:t>
            </w:r>
          </w:p>
        </w:tc>
      </w:tr>
      <w:tr w:rsidR="00540CDD" w:rsidRPr="00540CDD" w14:paraId="2C1F63F6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72198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ox1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4B5C4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TACATATGATGTACCCATACTAAGCTTCC</w:t>
            </w:r>
          </w:p>
        </w:tc>
      </w:tr>
      <w:tr w:rsidR="00540CDD" w:rsidRPr="00540CDD" w14:paraId="098E8A00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4AA45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imers for generation of pCLD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bsmnmA</w:t>
            </w:r>
            <w:r w:rsidRPr="00540CDD">
              <w:rPr>
                <w:rFonts w:ascii="Times New Roman" w:hAnsi="Times New Roman" w:cs="Times New Roman"/>
              </w:rPr>
              <w:t>-mCherry-10xapt and pCLD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bsmnmA</w:t>
            </w:r>
            <w:r w:rsidRPr="00540CDD">
              <w:rPr>
                <w:rFonts w:ascii="Times New Roman" w:hAnsi="Times New Roman" w:cs="Times New Roman"/>
              </w:rPr>
              <w:t>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yrvO</w:t>
            </w:r>
            <w:r w:rsidRPr="00540CDD">
              <w:rPr>
                <w:rFonts w:ascii="Times New Roman" w:hAnsi="Times New Roman" w:cs="Times New Roman"/>
              </w:rPr>
              <w:t>-mCherry-10xapt plasmids</w:t>
            </w:r>
          </w:p>
        </w:tc>
      </w:tr>
      <w:tr w:rsidR="00540CDD" w:rsidRPr="00540CDD" w14:paraId="1294CE43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50DBE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</w:t>
            </w:r>
            <w:r w:rsidRPr="00540CDD">
              <w:rPr>
                <w:rFonts w:ascii="Times New Roman" w:hAnsi="Times New Roman" w:cs="Times New Roman"/>
                <w:u w:color="00B0F0"/>
              </w:rPr>
              <w:t>BspEI.</w:t>
            </w:r>
            <w:r w:rsidRPr="00540CDD">
              <w:rPr>
                <w:rFonts w:ascii="Times New Roman" w:hAnsi="Times New Roman" w:cs="Times New Roman"/>
              </w:rPr>
              <w:t>InF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11AFE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TTAGAAGGT</w:t>
            </w:r>
            <w:r w:rsidRPr="00540CDD">
              <w:rPr>
                <w:rFonts w:ascii="Times New Roman" w:hAnsi="Times New Roman" w:cs="Times New Roman"/>
                <w:u w:val="single"/>
              </w:rPr>
              <w:t>TCCGGA</w:t>
            </w:r>
            <w:r w:rsidRPr="00540CDD">
              <w:rPr>
                <w:rFonts w:ascii="Times New Roman" w:hAnsi="Times New Roman" w:cs="Times New Roman"/>
              </w:rPr>
              <w:t>ATGGAAAAACGGCCGGAGG</w:t>
            </w:r>
          </w:p>
        </w:tc>
      </w:tr>
      <w:tr w:rsidR="00540CDD" w:rsidRPr="00540CDD" w14:paraId="763DA8FA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B9A86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BsiWI.InF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7F070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gcccttgct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Cgtacg</w:t>
            </w:r>
            <w:r w:rsidRPr="00540CDD">
              <w:rPr>
                <w:rFonts w:ascii="Times New Roman" w:hAnsi="Times New Roman" w:cs="Times New Roman"/>
                <w:caps/>
              </w:rPr>
              <w:t>TACGTACCACAATTTTGTTCCGTCTTTG</w:t>
            </w:r>
          </w:p>
        </w:tc>
      </w:tr>
      <w:tr w:rsidR="00540CDD" w:rsidRPr="00540CDD" w14:paraId="2F34C2BB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886E6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Link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FFB7A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CCGTTCCAT</w:t>
            </w:r>
            <w:r w:rsidRPr="00540CDD">
              <w:rPr>
                <w:rFonts w:ascii="Times New Roman" w:hAnsi="Times New Roman" w:cs="Times New Roman"/>
                <w:caps/>
                <w:u w:val="double"/>
              </w:rPr>
              <w:t>accagatccactac</w:t>
            </w:r>
            <w:r w:rsidRPr="00540CDD">
              <w:rPr>
                <w:rFonts w:ascii="Times New Roman" w:hAnsi="Times New Roman" w:cs="Times New Roman"/>
                <w:caps/>
              </w:rPr>
              <w:t>CTACGTACCACAATTTTGTTCCGTCTTTG</w:t>
            </w:r>
          </w:p>
        </w:tc>
      </w:tr>
      <w:tr w:rsidR="00540CDD" w:rsidRPr="00540CDD" w14:paraId="3108C7B3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1F4399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YrvO.Link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70F8E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GGTACGTA</w:t>
            </w:r>
            <w:r w:rsidRPr="00540CDD">
              <w:rPr>
                <w:rFonts w:ascii="Times New Roman" w:hAnsi="Times New Roman" w:cs="Times New Roman"/>
                <w:caps/>
                <w:u w:val="double"/>
              </w:rPr>
              <w:t>Ggtagtggatctggt</w:t>
            </w:r>
            <w:r w:rsidRPr="00540CDD">
              <w:rPr>
                <w:rFonts w:ascii="Times New Roman" w:hAnsi="Times New Roman" w:cs="Times New Roman"/>
                <w:caps/>
              </w:rPr>
              <w:t>ATGGAACGGATTTATTTAGATCATGCCG</w:t>
            </w:r>
          </w:p>
        </w:tc>
      </w:tr>
      <w:tr w:rsidR="00540CDD" w:rsidRPr="00540CDD" w14:paraId="72A61D00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E1F07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YrvO.BsiWI.InF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D23E1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gcccttgct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Cgtacg</w:t>
            </w:r>
            <w:r w:rsidRPr="00540CDD">
              <w:rPr>
                <w:rFonts w:ascii="Times New Roman" w:hAnsi="Times New Roman" w:cs="Times New Roman"/>
                <w:caps/>
              </w:rPr>
              <w:t>TGTCAGCCGTTTGACAACGTCG</w:t>
            </w:r>
          </w:p>
        </w:tc>
      </w:tr>
      <w:tr w:rsidR="00540CDD" w:rsidRPr="00540CDD" w14:paraId="4FF075A9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B37ED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bookmarkStart w:id="1" w:name="_Hlk36032053"/>
            <w:r w:rsidRPr="00540CDD">
              <w:rPr>
                <w:rFonts w:ascii="Times New Roman" w:hAnsi="Times New Roman" w:cs="Times New Roman"/>
              </w:rPr>
              <w:lastRenderedPageBreak/>
              <w:t>MY Apt PspOMI F</w:t>
            </w:r>
            <w:bookmarkEnd w:id="1"/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16B37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tatgcaTAA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gggccc</w:t>
            </w:r>
            <w:r w:rsidRPr="00540CDD">
              <w:rPr>
                <w:rFonts w:ascii="Times New Roman" w:hAnsi="Times New Roman" w:cs="Times New Roman"/>
                <w:caps/>
              </w:rPr>
              <w:t>actgtCtggcaag</w:t>
            </w:r>
          </w:p>
        </w:tc>
      </w:tr>
      <w:tr w:rsidR="00540CDD" w:rsidRPr="00540CDD" w14:paraId="062CF06E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DEB78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Y Apt XmaI 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33756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gacCTTAAG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cccggg</w:t>
            </w:r>
            <w:r w:rsidRPr="00540CDD">
              <w:rPr>
                <w:rFonts w:ascii="Times New Roman" w:hAnsi="Times New Roman" w:cs="Times New Roman"/>
                <w:caps/>
              </w:rPr>
              <w:t>tcagtcagagcag</w:t>
            </w:r>
          </w:p>
        </w:tc>
      </w:tr>
      <w:tr w:rsidR="00540CDD" w:rsidRPr="00540CDD" w14:paraId="5FA30370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105BEB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imers for generation of pKD-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  <w:r w:rsidRPr="00540CDD">
              <w:rPr>
                <w:rFonts w:ascii="Times New Roman" w:hAnsi="Times New Roman" w:cs="Times New Roman"/>
              </w:rPr>
              <w:t>-2xFLAG-10xapt</w:t>
            </w:r>
          </w:p>
        </w:tc>
      </w:tr>
      <w:tr w:rsidR="00540CDD" w:rsidRPr="00540CDD" w14:paraId="4790BECB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C7BAF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FLAG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5BDF4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GATGTGTCAA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GACGTC</w:t>
            </w:r>
            <w:r w:rsidRPr="00540CDD">
              <w:rPr>
                <w:rFonts w:ascii="Times New Roman" w:hAnsi="Times New Roman" w:cs="Times New Roman"/>
                <w:caps/>
              </w:rPr>
              <w:t>GATTATAAAGATCATGATGGTGATTATAAGGATCATGATATAGA</w:t>
            </w:r>
          </w:p>
        </w:tc>
      </w:tr>
      <w:tr w:rsidR="00540CDD" w:rsidRPr="00540CDD" w14:paraId="31DAD235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F4471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FLAG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5812E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CCAGACAGT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GGGCCC</w:t>
            </w:r>
            <w:r w:rsidRPr="00540CDD">
              <w:rPr>
                <w:rFonts w:ascii="Times New Roman" w:hAnsi="Times New Roman" w:cs="Times New Roman"/>
                <w:caps/>
              </w:rPr>
              <w:t>TTATTTATCATCATCATCCTTATAATCTATATCATGATCCTTATA</w:t>
            </w:r>
          </w:p>
        </w:tc>
      </w:tr>
      <w:tr w:rsidR="00540CDD" w:rsidRPr="00540CDD" w14:paraId="0304687D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BF195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bCs/>
                <w:iCs/>
              </w:rPr>
              <w:t xml:space="preserve">MnmAKD.HA1F  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3CE40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  <w:u w:val="single"/>
              </w:rPr>
              <w:t>GATATC</w:t>
            </w:r>
            <w:r w:rsidRPr="00540CDD">
              <w:rPr>
                <w:rFonts w:ascii="Times New Roman" w:hAnsi="Times New Roman" w:cs="Times New Roman"/>
                <w:caps/>
              </w:rPr>
              <w:t>gtccacctg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GATATC</w:t>
            </w:r>
            <w:r w:rsidRPr="00540CDD">
              <w:rPr>
                <w:rFonts w:ascii="Times New Roman" w:hAnsi="Times New Roman" w:cs="Times New Roman"/>
                <w:caps/>
              </w:rPr>
              <w:t>agtcaaaaatattccccatgatga</w:t>
            </w:r>
          </w:p>
        </w:tc>
      </w:tr>
      <w:tr w:rsidR="00540CDD" w:rsidRPr="00540CDD" w14:paraId="38D518E5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2940A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bCs/>
                <w:iCs/>
              </w:rPr>
              <w:t>MnmAKD.HA1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A1235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CTTTATAATC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gacgtc</w:t>
            </w:r>
            <w:r w:rsidRPr="00540CDD">
              <w:rPr>
                <w:rFonts w:ascii="Times New Roman" w:hAnsi="Times New Roman" w:cs="Times New Roman"/>
                <w:caps/>
              </w:rPr>
              <w:t>tttgctcatgtttaaatcatttatctg</w:t>
            </w:r>
          </w:p>
        </w:tc>
      </w:tr>
      <w:tr w:rsidR="00540CDD" w:rsidRPr="00540CDD" w14:paraId="308EA13F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8D8B0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bCs/>
                <w:iCs/>
              </w:rPr>
              <w:t>MnmAKD.HA2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0DCD6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Ccctttccg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ggcgcgcc</w:t>
            </w:r>
            <w:r w:rsidRPr="00540CDD">
              <w:rPr>
                <w:rFonts w:ascii="Times New Roman" w:hAnsi="Times New Roman" w:cs="Times New Roman"/>
                <w:caps/>
              </w:rPr>
              <w:t>atatggttgtaatacattttgtatcct</w:t>
            </w:r>
          </w:p>
        </w:tc>
      </w:tr>
      <w:tr w:rsidR="00540CDD" w:rsidRPr="00540CDD" w14:paraId="143FF266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CCAEC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bCs/>
                <w:iCs/>
              </w:rPr>
              <w:t>MnmAKD.HA2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59C74F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  <w:u w:val="single"/>
              </w:rPr>
              <w:t>GATATC</w:t>
            </w:r>
            <w:r w:rsidRPr="00540CDD">
              <w:rPr>
                <w:rFonts w:ascii="Times New Roman" w:hAnsi="Times New Roman" w:cs="Times New Roman"/>
                <w:caps/>
              </w:rPr>
              <w:t>caggtggac</w:t>
            </w:r>
            <w:r w:rsidRPr="00540CDD">
              <w:rPr>
                <w:rFonts w:ascii="Times New Roman" w:hAnsi="Times New Roman" w:cs="Times New Roman"/>
                <w:caps/>
                <w:u w:val="single"/>
              </w:rPr>
              <w:t>GATATC</w:t>
            </w:r>
            <w:r w:rsidRPr="00540CDD">
              <w:rPr>
                <w:rFonts w:ascii="Times New Roman" w:hAnsi="Times New Roman" w:cs="Times New Roman"/>
                <w:caps/>
              </w:rPr>
              <w:t>tatcgtgaataagatatttctggaaatt</w:t>
            </w:r>
          </w:p>
        </w:tc>
      </w:tr>
      <w:tr w:rsidR="00540CDD" w:rsidRPr="00540CDD" w14:paraId="492D7790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42FE9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caps/>
              </w:rPr>
              <w:t>P</w:t>
            </w:r>
            <w:r w:rsidRPr="00540CDD">
              <w:rPr>
                <w:rFonts w:ascii="Times New Roman" w:hAnsi="Times New Roman" w:cs="Times New Roman"/>
              </w:rPr>
              <w:t xml:space="preserve">rimers for gRNA to generate 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  <w:r w:rsidRPr="00540CDD">
              <w:rPr>
                <w:rFonts w:ascii="Times New Roman" w:hAnsi="Times New Roman" w:cs="Times New Roman"/>
              </w:rPr>
              <w:t xml:space="preserve">-flag </w:t>
            </w:r>
          </w:p>
        </w:tc>
      </w:tr>
      <w:tr w:rsidR="00540CDD" w:rsidRPr="00540CDD" w14:paraId="08A7B339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50BCA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KD.gRNA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616D3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TAAGTATATAATATTtatttgtatgtgtacttatatttGTTTTAGAGCTAGAA</w:t>
            </w:r>
          </w:p>
        </w:tc>
      </w:tr>
      <w:tr w:rsidR="00540CDD" w:rsidRPr="00540CDD" w14:paraId="0237C632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9335D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KD.gRNA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84A842" w14:textId="77777777" w:rsidR="00AA60CC" w:rsidRPr="00540CDD" w:rsidRDefault="00AA60CC" w:rsidP="001C64A3">
            <w:pPr>
              <w:tabs>
                <w:tab w:val="left" w:pos="2910"/>
              </w:tabs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TTCTAGCTCTAAAACaaatataagtacacatacaaataAATATTATATACTTA</w:t>
            </w:r>
          </w:p>
        </w:tc>
      </w:tr>
      <w:tr w:rsidR="00540CDD" w:rsidRPr="00540CDD" w14:paraId="13F93C6E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BB13F4" w14:textId="77777777" w:rsidR="00AA60CC" w:rsidRPr="00540CDD" w:rsidRDefault="00AA60CC" w:rsidP="001C64A3">
            <w:pPr>
              <w:tabs>
                <w:tab w:val="left" w:pos="2910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caps/>
              </w:rPr>
              <w:t>P</w:t>
            </w:r>
            <w:r w:rsidRPr="00540CDD">
              <w:rPr>
                <w:rFonts w:ascii="Times New Roman" w:hAnsi="Times New Roman" w:cs="Times New Roman"/>
              </w:rPr>
              <w:t xml:space="preserve">rimers for confirmation of </w:t>
            </w:r>
            <w:r w:rsidRPr="00540CDD">
              <w:rPr>
                <w:rFonts w:ascii="Times New Roman" w:hAnsi="Times New Roman" w:cs="Times New Roman"/>
                <w:i/>
                <w:iCs/>
              </w:rPr>
              <w:t>mnmA</w:t>
            </w:r>
            <w:r w:rsidRPr="00540CDD">
              <w:rPr>
                <w:rFonts w:ascii="Times New Roman" w:hAnsi="Times New Roman" w:cs="Times New Roman"/>
              </w:rPr>
              <w:t>-flag genotype</w:t>
            </w:r>
          </w:p>
        </w:tc>
      </w:tr>
      <w:tr w:rsidR="00540CDD" w:rsidRPr="00540CDD" w14:paraId="0DC1DE76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9008B3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KD.5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AA9278" w14:textId="77777777" w:rsidR="00AA60CC" w:rsidRPr="00540CDD" w:rsidRDefault="00AA60CC" w:rsidP="001C64A3">
            <w:pPr>
              <w:tabs>
                <w:tab w:val="left" w:pos="2910"/>
              </w:tabs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TTCATGTTTATAATAATATTCAAGAGAGTGG</w:t>
            </w:r>
          </w:p>
        </w:tc>
      </w:tr>
      <w:tr w:rsidR="00540CDD" w:rsidRPr="00540CDD" w14:paraId="43223E22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8018A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KD.3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3F8D73" w14:textId="77777777" w:rsidR="00AA60CC" w:rsidRPr="00540CDD" w:rsidRDefault="00AA60CC" w:rsidP="001C64A3">
            <w:pPr>
              <w:tabs>
                <w:tab w:val="left" w:pos="2910"/>
              </w:tabs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TGATATGAACATATATAAAGGAGTTTGTAC</w:t>
            </w:r>
          </w:p>
        </w:tc>
      </w:tr>
      <w:tr w:rsidR="00540CDD" w:rsidRPr="00540CDD" w14:paraId="51E94814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B6718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NewApt.5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2DECFB" w14:textId="77777777" w:rsidR="00AA60CC" w:rsidRPr="00540CDD" w:rsidRDefault="00AA60CC" w:rsidP="001C64A3">
            <w:pPr>
              <w:tabs>
                <w:tab w:val="left" w:pos="2910"/>
              </w:tabs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ctcgcTATCAAGGAATCgagtcc</w:t>
            </w:r>
          </w:p>
        </w:tc>
      </w:tr>
      <w:tr w:rsidR="00540CDD" w:rsidRPr="00540CDD" w14:paraId="144DF3D9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7EFA8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lastRenderedPageBreak/>
              <w:t>HSP86KD.5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5D45DD" w14:textId="77777777" w:rsidR="00AA60CC" w:rsidRPr="00540CDD" w:rsidRDefault="00AA60CC" w:rsidP="001C64A3">
            <w:pPr>
              <w:tabs>
                <w:tab w:val="left" w:pos="2910"/>
              </w:tabs>
              <w:spacing w:line="360" w:lineRule="auto"/>
              <w:rPr>
                <w:rFonts w:ascii="Times New Roman" w:hAnsi="Times New Roman" w:cs="Times New Roman"/>
                <w:caps/>
              </w:rPr>
            </w:pPr>
            <w:r w:rsidRPr="00540CDD">
              <w:rPr>
                <w:rFonts w:ascii="Times New Roman" w:hAnsi="Times New Roman" w:cs="Times New Roman"/>
                <w:caps/>
              </w:rPr>
              <w:t>GGAATACTAAATATATATCCAATGGCC</w:t>
            </w:r>
          </w:p>
        </w:tc>
      </w:tr>
      <w:tr w:rsidR="00540CDD" w:rsidRPr="00540CDD" w14:paraId="7C98DE0C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90870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imers for confirmation of gene knock-in</w:t>
            </w:r>
          </w:p>
        </w:tc>
      </w:tr>
      <w:tr w:rsidR="00540CDD" w:rsidRPr="00540CDD" w14:paraId="7A9BAE32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8B6FA5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ttB.Int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46B50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CAGTGTGGAATTCCCTGCA</w:t>
            </w:r>
          </w:p>
        </w:tc>
      </w:tr>
      <w:tr w:rsidR="00540CDD" w:rsidRPr="00540CDD" w14:paraId="6C72469E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76C0A8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attB.Int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C9B6B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TAAGTGTAGTTAATTCATCAAATAGCATGC</w:t>
            </w:r>
          </w:p>
        </w:tc>
      </w:tr>
      <w:tr w:rsidR="00540CDD" w:rsidRPr="00540CDD" w14:paraId="02C08C01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0BFC94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230p.out.HA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E5AA3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caps/>
              </w:rPr>
              <w:t>G</w:t>
            </w:r>
            <w:r w:rsidRPr="00540CDD">
              <w:rPr>
                <w:rFonts w:ascii="Times New Roman" w:hAnsi="Times New Roman" w:cs="Times New Roman"/>
                <w:caps/>
                <w:shd w:val="clear" w:color="auto" w:fill="FFFFFF"/>
              </w:rPr>
              <w:t>gttgtgatttttcaggtgattcc</w:t>
            </w:r>
          </w:p>
        </w:tc>
      </w:tr>
      <w:tr w:rsidR="00540CDD" w:rsidRPr="00540CDD" w14:paraId="490FA5E2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C7AB6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230p.out.HA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083CC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  <w:caps/>
              </w:rPr>
              <w:t>gaaaattgtaggggcagctaaatccgac</w:t>
            </w:r>
            <w:r w:rsidRPr="00540CDD">
              <w:rPr>
                <w:rFonts w:ascii="Times New Roman" w:hAnsi="Times New Roman" w:cs="Times New Roman"/>
              </w:rPr>
              <w:t>​</w:t>
            </w:r>
          </w:p>
        </w:tc>
      </w:tr>
      <w:tr w:rsidR="00540CDD" w:rsidRPr="00540CDD" w14:paraId="7005505E" w14:textId="77777777" w:rsidTr="001C64A3">
        <w:trPr>
          <w:trHeight w:val="202"/>
        </w:trPr>
        <w:tc>
          <w:tcPr>
            <w:tcW w:w="978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5BACE9" w14:textId="2A9A475F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 xml:space="preserve">Primers for </w:t>
            </w:r>
            <w:r w:rsidR="001F0B95" w:rsidRPr="00540CDD">
              <w:rPr>
                <w:rFonts w:ascii="Times New Roman" w:hAnsi="Times New Roman" w:cs="Times New Roman"/>
              </w:rPr>
              <w:t xml:space="preserve">plasmid </w:t>
            </w:r>
            <w:r w:rsidRPr="00540CDD">
              <w:rPr>
                <w:rFonts w:ascii="Times New Roman" w:hAnsi="Times New Roman" w:cs="Times New Roman"/>
              </w:rPr>
              <w:t>sequencing</w:t>
            </w:r>
          </w:p>
        </w:tc>
      </w:tr>
      <w:tr w:rsidR="00540CDD" w:rsidRPr="00540CDD" w14:paraId="405812C5" w14:textId="77777777" w:rsidTr="001C64A3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E90B6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.R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664B01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ACAAAATGCTTAAGCGCAGCGGCC</w:t>
            </w:r>
          </w:p>
        </w:tc>
      </w:tr>
      <w:tr w:rsidR="00540CDD" w:rsidRPr="00540CDD" w14:paraId="6D5D4F5F" w14:textId="77777777" w:rsidTr="002F0DEF">
        <w:trPr>
          <w:trHeight w:val="202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auto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D4EC42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pRS.F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auto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78478A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ATATTTATTAAATCTAGAATTCGACAGACGCCG</w:t>
            </w:r>
          </w:p>
        </w:tc>
      </w:tr>
      <w:tr w:rsidR="00540CDD" w:rsidRPr="00540CDD" w14:paraId="52C41879" w14:textId="77777777" w:rsidTr="002F0DEF">
        <w:trPr>
          <w:trHeight w:val="202"/>
        </w:trPr>
        <w:tc>
          <w:tcPr>
            <w:tcW w:w="24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BAF256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seqF</w:t>
            </w:r>
          </w:p>
        </w:tc>
        <w:tc>
          <w:tcPr>
            <w:tcW w:w="73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EFACC7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CTGCGCGGCATTGATG</w:t>
            </w:r>
          </w:p>
        </w:tc>
      </w:tr>
      <w:tr w:rsidR="00540CDD" w:rsidRPr="00540CDD" w14:paraId="2E1519E3" w14:textId="77777777" w:rsidTr="002F0DEF">
        <w:trPr>
          <w:trHeight w:val="20"/>
        </w:trPr>
        <w:tc>
          <w:tcPr>
            <w:tcW w:w="24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EBAD0D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MnmA.seqR</w:t>
            </w:r>
          </w:p>
        </w:tc>
        <w:tc>
          <w:tcPr>
            <w:tcW w:w="73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5AB66C" w14:textId="77777777" w:rsidR="00AA60CC" w:rsidRPr="00540CDD" w:rsidRDefault="00AA60CC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GCCGATCGGGAACATGAC</w:t>
            </w:r>
          </w:p>
        </w:tc>
      </w:tr>
      <w:tr w:rsidR="00540CDD" w:rsidRPr="00540CDD" w14:paraId="5BD6BDE5" w14:textId="77777777" w:rsidTr="002F0DEF">
        <w:trPr>
          <w:trHeight w:val="20"/>
        </w:trPr>
        <w:tc>
          <w:tcPr>
            <w:tcW w:w="9780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219ED3" w14:textId="19D835C8" w:rsidR="001F0B95" w:rsidRPr="00540CDD" w:rsidRDefault="001F0B95" w:rsidP="001C64A3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 xml:space="preserve">Primers for </w:t>
            </w:r>
            <w:r w:rsidRPr="00540CDD">
              <w:rPr>
                <w:rFonts w:ascii="Times New Roman" w:hAnsi="Times New Roman" w:cs="Times New Roman"/>
                <w:i/>
                <w:iCs/>
              </w:rPr>
              <w:t xml:space="preserve">P. falciparum </w:t>
            </w:r>
            <w:r w:rsidRPr="00540CDD">
              <w:rPr>
                <w:rFonts w:ascii="Times New Roman" w:hAnsi="Times New Roman" w:cs="Times New Roman"/>
              </w:rPr>
              <w:t>SufS PCR amplification for sequencing</w:t>
            </w:r>
          </w:p>
        </w:tc>
      </w:tr>
      <w:tr w:rsidR="00540CDD" w:rsidRPr="00540CDD" w14:paraId="762360A7" w14:textId="77777777" w:rsidTr="002F0DEF">
        <w:trPr>
          <w:trHeight w:val="20"/>
        </w:trPr>
        <w:tc>
          <w:tcPr>
            <w:tcW w:w="2420" w:type="dxa"/>
            <w:tcBorders>
              <w:top w:val="single" w:sz="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DC71CB" w14:textId="684D84E3" w:rsidR="001F0B95" w:rsidRPr="00540CDD" w:rsidRDefault="001F0B95" w:rsidP="001F0B9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F1</w:t>
            </w:r>
          </w:p>
        </w:tc>
        <w:tc>
          <w:tcPr>
            <w:tcW w:w="7360" w:type="dxa"/>
            <w:tcBorders>
              <w:top w:val="single" w:sz="8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06276D" w14:textId="00EFEE08" w:rsidR="001F0B95" w:rsidRPr="00540CDD" w:rsidRDefault="001F0B95" w:rsidP="001F0B9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tATGTTAAGAGGCCCTAGATG</w:t>
            </w:r>
          </w:p>
        </w:tc>
      </w:tr>
      <w:tr w:rsidR="00540CDD" w:rsidRPr="00540CDD" w14:paraId="1F96607D" w14:textId="77777777" w:rsidTr="001F0B95">
        <w:trPr>
          <w:trHeight w:val="20"/>
        </w:trPr>
        <w:tc>
          <w:tcPr>
            <w:tcW w:w="242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3FE1A0" w14:textId="56B63C92" w:rsidR="001F0B95" w:rsidRPr="00540CDD" w:rsidRDefault="001F0B95" w:rsidP="001F0B9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R3</w:t>
            </w:r>
          </w:p>
        </w:tc>
        <w:tc>
          <w:tcPr>
            <w:tcW w:w="736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BF93D0" w14:textId="0092C562" w:rsidR="001F0B95" w:rsidRPr="00540CDD" w:rsidRDefault="001F0B95" w:rsidP="001F0B9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GAGTTTTCCTTTTTATAAAACTCACTCA</w:t>
            </w:r>
          </w:p>
        </w:tc>
      </w:tr>
      <w:tr w:rsidR="00540CDD" w:rsidRPr="00540CDD" w14:paraId="194D0160" w14:textId="77777777" w:rsidTr="001F0B95">
        <w:trPr>
          <w:trHeight w:val="20"/>
        </w:trPr>
        <w:tc>
          <w:tcPr>
            <w:tcW w:w="242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0071A7" w14:textId="284EAE72" w:rsidR="001F0B95" w:rsidRPr="00540CDD" w:rsidRDefault="001F0B95" w:rsidP="001F0B9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F3</w:t>
            </w:r>
          </w:p>
        </w:tc>
        <w:tc>
          <w:tcPr>
            <w:tcW w:w="736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14F022" w14:textId="6D870C13" w:rsidR="001F0B95" w:rsidRPr="00540CDD" w:rsidRDefault="001F0B95" w:rsidP="001F0B9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GAGTGAGTTTTATAAAAAGGAAAACTCG</w:t>
            </w:r>
          </w:p>
        </w:tc>
      </w:tr>
      <w:tr w:rsidR="00540CDD" w:rsidRPr="00540CDD" w14:paraId="6D36F5BE" w14:textId="77777777" w:rsidTr="001F0B95">
        <w:trPr>
          <w:trHeight w:val="20"/>
        </w:trPr>
        <w:tc>
          <w:tcPr>
            <w:tcW w:w="242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3A7C1E" w14:textId="1AB9B071" w:rsidR="001F0B95" w:rsidRPr="00540CDD" w:rsidRDefault="001F0B95" w:rsidP="001F0B9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R4</w:t>
            </w:r>
          </w:p>
        </w:tc>
        <w:tc>
          <w:tcPr>
            <w:tcW w:w="736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B8663C" w14:textId="60B2A974" w:rsidR="001F0B95" w:rsidRPr="00540CDD" w:rsidRDefault="001F0B95" w:rsidP="001F0B9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CAGGAATATTTTGTGTTCCTGTTTC</w:t>
            </w:r>
          </w:p>
        </w:tc>
      </w:tr>
      <w:tr w:rsidR="00540CDD" w:rsidRPr="00540CDD" w14:paraId="66A71F1A" w14:textId="77777777" w:rsidTr="001F0B95">
        <w:trPr>
          <w:trHeight w:val="20"/>
        </w:trPr>
        <w:tc>
          <w:tcPr>
            <w:tcW w:w="242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7E743B" w14:textId="72A625AB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F2</w:t>
            </w:r>
          </w:p>
        </w:tc>
        <w:tc>
          <w:tcPr>
            <w:tcW w:w="736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3DDF2A" w14:textId="6B0002DC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CATTCAAATATTATTCCCTGGCAAG</w:t>
            </w:r>
          </w:p>
        </w:tc>
      </w:tr>
      <w:tr w:rsidR="00540CDD" w:rsidRPr="00540CDD" w14:paraId="1B99F3C2" w14:textId="77777777" w:rsidTr="001F0B95">
        <w:trPr>
          <w:trHeight w:val="20"/>
        </w:trPr>
        <w:tc>
          <w:tcPr>
            <w:tcW w:w="242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612846" w14:textId="19444BDA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R2</w:t>
            </w:r>
          </w:p>
        </w:tc>
        <w:tc>
          <w:tcPr>
            <w:tcW w:w="736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52DAA0" w14:textId="6C1EADEE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TCATTTTTCATTTTTCATTTCATTTAACAT</w:t>
            </w:r>
          </w:p>
        </w:tc>
      </w:tr>
      <w:tr w:rsidR="00540CDD" w:rsidRPr="00540CDD" w14:paraId="7C73A44B" w14:textId="77777777" w:rsidTr="00944BB2">
        <w:trPr>
          <w:trHeight w:val="20"/>
        </w:trPr>
        <w:tc>
          <w:tcPr>
            <w:tcW w:w="9780" w:type="dxa"/>
            <w:gridSpan w:val="2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830C17" w14:textId="4433D2E5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 xml:space="preserve">Primers for </w:t>
            </w:r>
            <w:r w:rsidRPr="00540CDD">
              <w:rPr>
                <w:rFonts w:ascii="Times New Roman" w:hAnsi="Times New Roman" w:cs="Times New Roman"/>
                <w:i/>
                <w:iCs/>
              </w:rPr>
              <w:t xml:space="preserve">P. falciparum </w:t>
            </w:r>
            <w:r w:rsidRPr="00540CDD">
              <w:rPr>
                <w:rFonts w:ascii="Times New Roman" w:hAnsi="Times New Roman" w:cs="Times New Roman"/>
              </w:rPr>
              <w:t>SufS amplicon sequencing</w:t>
            </w:r>
          </w:p>
        </w:tc>
      </w:tr>
      <w:tr w:rsidR="00540CDD" w:rsidRPr="00540CDD" w14:paraId="685693B3" w14:textId="77777777" w:rsidTr="002F0DEF">
        <w:trPr>
          <w:trHeight w:val="20"/>
        </w:trPr>
        <w:tc>
          <w:tcPr>
            <w:tcW w:w="242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907DE5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F1</w:t>
            </w:r>
          </w:p>
        </w:tc>
        <w:tc>
          <w:tcPr>
            <w:tcW w:w="736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3A8D96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tATGTTAAGAGGCCCTAGATG</w:t>
            </w:r>
          </w:p>
        </w:tc>
      </w:tr>
      <w:tr w:rsidR="00540CDD" w:rsidRPr="00540CDD" w14:paraId="72DD2279" w14:textId="77777777" w:rsidTr="001F0B95">
        <w:trPr>
          <w:trHeight w:val="20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6D1C8E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lastRenderedPageBreak/>
              <w:t>SufS.SeqR1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ED6E51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CAATAACATTAGATGCATGACATATAG</w:t>
            </w:r>
          </w:p>
        </w:tc>
      </w:tr>
      <w:tr w:rsidR="00540CDD" w:rsidRPr="00540CDD" w14:paraId="1969219B" w14:textId="77777777" w:rsidTr="001F0B95">
        <w:trPr>
          <w:trHeight w:val="20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626676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F2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016FBF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CATTCAAATATTATTCCCTGGCAAG</w:t>
            </w:r>
          </w:p>
        </w:tc>
      </w:tr>
      <w:tr w:rsidR="00540CDD" w:rsidRPr="00540CDD" w14:paraId="1470D7A9" w14:textId="77777777" w:rsidTr="001F0B95">
        <w:trPr>
          <w:trHeight w:val="20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5B6AD7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R2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1EABB3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TCATTTTTCATTTTTCATTTCATTTAACAT</w:t>
            </w:r>
          </w:p>
        </w:tc>
      </w:tr>
      <w:tr w:rsidR="00540CDD" w:rsidRPr="00540CDD" w14:paraId="6A06A2A9" w14:textId="77777777" w:rsidTr="001F0B95">
        <w:trPr>
          <w:trHeight w:val="20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CF7F3A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F3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507FC2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TGAGTGAGTTTTATAAAAAGGAAAACTCG</w:t>
            </w:r>
          </w:p>
        </w:tc>
      </w:tr>
      <w:tr w:rsidR="00540CDD" w:rsidRPr="00540CDD" w14:paraId="62F11F61" w14:textId="77777777" w:rsidTr="001F0B95">
        <w:trPr>
          <w:trHeight w:val="20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FA682C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R3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7B248C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GAGTTTTCCTTTTTATAAAACTCACTCA</w:t>
            </w:r>
          </w:p>
        </w:tc>
      </w:tr>
      <w:tr w:rsidR="00540CDD" w:rsidRPr="00540CDD" w14:paraId="7449CB7C" w14:textId="77777777" w:rsidTr="001F0B95">
        <w:trPr>
          <w:trHeight w:val="20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954198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F4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023B23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GAAACAGGAACACAAAATATTCCTGG</w:t>
            </w:r>
          </w:p>
        </w:tc>
      </w:tr>
      <w:tr w:rsidR="003F0D3E" w:rsidRPr="00540CDD" w14:paraId="32F3365A" w14:textId="77777777" w:rsidTr="001F0B95">
        <w:trPr>
          <w:trHeight w:val="20"/>
        </w:trPr>
        <w:tc>
          <w:tcPr>
            <w:tcW w:w="24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F37EA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SufS.SeqR4</w:t>
            </w:r>
          </w:p>
        </w:tc>
        <w:tc>
          <w:tcPr>
            <w:tcW w:w="7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70F1FD" w14:textId="77777777" w:rsidR="003F0D3E" w:rsidRPr="00540CDD" w:rsidRDefault="003F0D3E" w:rsidP="003F0D3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40CDD">
              <w:rPr>
                <w:rFonts w:ascii="Times New Roman" w:hAnsi="Times New Roman" w:cs="Times New Roman"/>
              </w:rPr>
              <w:t>CCAGGAATATTTTGTGTTCCTGTTTC</w:t>
            </w:r>
          </w:p>
        </w:tc>
      </w:tr>
    </w:tbl>
    <w:p w14:paraId="7A8EEC55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580D7509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174FB35D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67A0A923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19857FF4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318A7E1F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291533DE" w14:textId="7223F3EF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68521088" w14:textId="534B4477" w:rsidR="002F0DEF" w:rsidRPr="00540CDD" w:rsidRDefault="002F0DEF" w:rsidP="00AA60CC">
      <w:pPr>
        <w:spacing w:line="360" w:lineRule="auto"/>
        <w:rPr>
          <w:rFonts w:ascii="Times New Roman" w:hAnsi="Times New Roman" w:cs="Times New Roman"/>
        </w:rPr>
      </w:pPr>
    </w:p>
    <w:p w14:paraId="098E62B3" w14:textId="06E27B45" w:rsidR="002F0DEF" w:rsidRPr="00540CDD" w:rsidRDefault="002F0DEF" w:rsidP="00AA60CC">
      <w:pPr>
        <w:spacing w:line="360" w:lineRule="auto"/>
        <w:rPr>
          <w:rFonts w:ascii="Times New Roman" w:hAnsi="Times New Roman" w:cs="Times New Roman"/>
        </w:rPr>
      </w:pPr>
    </w:p>
    <w:p w14:paraId="399FC5C2" w14:textId="498524E4" w:rsidR="002F0DEF" w:rsidRPr="00540CDD" w:rsidRDefault="002F0DEF" w:rsidP="00AA60CC">
      <w:pPr>
        <w:spacing w:line="360" w:lineRule="auto"/>
        <w:rPr>
          <w:rFonts w:ascii="Times New Roman" w:hAnsi="Times New Roman" w:cs="Times New Roman"/>
        </w:rPr>
      </w:pPr>
    </w:p>
    <w:p w14:paraId="13E51F57" w14:textId="05A3FE7D" w:rsidR="002F0DEF" w:rsidRPr="00540CDD" w:rsidRDefault="002F0DEF" w:rsidP="00AA60CC">
      <w:pPr>
        <w:spacing w:line="360" w:lineRule="auto"/>
        <w:rPr>
          <w:rFonts w:ascii="Times New Roman" w:hAnsi="Times New Roman" w:cs="Times New Roman"/>
        </w:rPr>
      </w:pPr>
    </w:p>
    <w:p w14:paraId="7F66AB97" w14:textId="7B19AF3D" w:rsidR="002F0DEF" w:rsidRPr="00540CDD" w:rsidRDefault="002F0DEF" w:rsidP="00AA60CC">
      <w:pPr>
        <w:spacing w:line="360" w:lineRule="auto"/>
        <w:rPr>
          <w:rFonts w:ascii="Times New Roman" w:hAnsi="Times New Roman" w:cs="Times New Roman"/>
        </w:rPr>
      </w:pPr>
    </w:p>
    <w:p w14:paraId="2364A2FC" w14:textId="77777777" w:rsidR="002F0DEF" w:rsidRPr="00540CDD" w:rsidRDefault="002F0DEF" w:rsidP="00AA60CC">
      <w:pPr>
        <w:spacing w:line="360" w:lineRule="auto"/>
        <w:rPr>
          <w:rFonts w:ascii="Times New Roman" w:hAnsi="Times New Roman" w:cs="Times New Roman"/>
        </w:rPr>
      </w:pPr>
    </w:p>
    <w:p w14:paraId="2D73A5DD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48AEDD6F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7771D678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653DB00E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0A97E9AC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00EC2422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7E32EC1D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0299047C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  <w:b/>
          <w:bCs/>
        </w:rPr>
      </w:pPr>
      <w:r w:rsidRPr="00540CDD">
        <w:rPr>
          <w:rFonts w:ascii="Times New Roman" w:hAnsi="Times New Roman" w:cs="Times New Roman"/>
          <w:b/>
          <w:bCs/>
        </w:rPr>
        <w:lastRenderedPageBreak/>
        <w:t>Supplementary references</w:t>
      </w:r>
    </w:p>
    <w:p w14:paraId="434DAFEF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71C28D85" w14:textId="77777777" w:rsidR="00AA60CC" w:rsidRPr="00540CDD" w:rsidRDefault="00AA60CC" w:rsidP="00AA60CC">
      <w:pPr>
        <w:pStyle w:val="EndNoteBibliography"/>
        <w:ind w:left="720" w:hanging="720"/>
      </w:pPr>
      <w:r w:rsidRPr="00540CDD">
        <w:fldChar w:fldCharType="begin"/>
      </w:r>
      <w:r w:rsidRPr="00540CDD">
        <w:instrText xml:space="preserve"> ADDIN EN.REFLIST </w:instrText>
      </w:r>
      <w:r w:rsidRPr="00540CDD">
        <w:fldChar w:fldCharType="separate"/>
      </w:r>
      <w:r w:rsidRPr="00540CDD">
        <w:t>1.</w:t>
      </w:r>
      <w:r w:rsidRPr="00540CDD">
        <w:tab/>
        <w:t>X. W. Chan</w:t>
      </w:r>
      <w:r w:rsidRPr="00540CDD">
        <w:rPr>
          <w:i/>
        </w:rPr>
        <w:t xml:space="preserve"> et al.</w:t>
      </w:r>
      <w:r w:rsidRPr="00540CDD">
        <w:t xml:space="preserve">, Chemical and genetic validation of thiamine utilization as an antimalarial drug target. </w:t>
      </w:r>
      <w:r w:rsidRPr="00540CDD">
        <w:rPr>
          <w:i/>
        </w:rPr>
        <w:t>Nat Commun</w:t>
      </w:r>
      <w:r w:rsidRPr="00540CDD">
        <w:t xml:space="preserve"> </w:t>
      </w:r>
      <w:r w:rsidRPr="00540CDD">
        <w:rPr>
          <w:b/>
        </w:rPr>
        <w:t>4</w:t>
      </w:r>
      <w:r w:rsidRPr="00540CDD">
        <w:t>, 2060 (2013).</w:t>
      </w:r>
    </w:p>
    <w:p w14:paraId="6F38DF62" w14:textId="77777777" w:rsidR="00AA60CC" w:rsidRPr="00540CDD" w:rsidRDefault="00AA60CC" w:rsidP="00AA60CC">
      <w:pPr>
        <w:pStyle w:val="EndNoteBibliography"/>
        <w:ind w:left="720" w:hanging="720"/>
      </w:pPr>
      <w:r w:rsidRPr="00540CDD">
        <w:t>2.</w:t>
      </w:r>
      <w:r w:rsidRPr="00540CDD">
        <w:tab/>
        <w:t>M. Zhang</w:t>
      </w:r>
      <w:r w:rsidRPr="00540CDD">
        <w:rPr>
          <w:i/>
        </w:rPr>
        <w:t xml:space="preserve"> et al.</w:t>
      </w:r>
      <w:r w:rsidRPr="00540CDD">
        <w:t xml:space="preserve">, Uncovering the essential genes of the human malaria parasite </w:t>
      </w:r>
      <w:r w:rsidRPr="00540CDD">
        <w:rPr>
          <w:i/>
        </w:rPr>
        <w:t xml:space="preserve">Plasmodium falciparum </w:t>
      </w:r>
      <w:r w:rsidRPr="00540CDD">
        <w:t xml:space="preserve">by saturation mutagenesis. </w:t>
      </w:r>
      <w:r w:rsidRPr="00540CDD">
        <w:rPr>
          <w:i/>
        </w:rPr>
        <w:t>Science</w:t>
      </w:r>
      <w:r w:rsidRPr="00540CDD">
        <w:t xml:space="preserve"> </w:t>
      </w:r>
      <w:r w:rsidRPr="00540CDD">
        <w:rPr>
          <w:b/>
        </w:rPr>
        <w:t>360</w:t>
      </w:r>
      <w:r w:rsidRPr="00540CDD">
        <w:t>, eaap7847 (2018).</w:t>
      </w:r>
    </w:p>
    <w:p w14:paraId="3D960797" w14:textId="77777777" w:rsidR="00AA60CC" w:rsidRPr="00540CDD" w:rsidRDefault="00AA60CC" w:rsidP="00AA60CC">
      <w:pPr>
        <w:pStyle w:val="EndNoteBibliography"/>
        <w:ind w:left="720" w:hanging="720"/>
      </w:pPr>
      <w:r w:rsidRPr="00540CDD">
        <w:t>3.</w:t>
      </w:r>
      <w:r w:rsidRPr="00540CDD">
        <w:tab/>
        <w:t xml:space="preserve">T. A. Dellibovi-Ragheb, J. E. Gisselberg, S. T. Prigge, Parasites FeS up: iron-sulfur cluster biogenesis in eukaryotic pathogens. </w:t>
      </w:r>
      <w:r w:rsidRPr="00540CDD">
        <w:rPr>
          <w:i/>
        </w:rPr>
        <w:t>PLoS Pathog</w:t>
      </w:r>
      <w:r w:rsidRPr="00540CDD">
        <w:t xml:space="preserve"> </w:t>
      </w:r>
      <w:r w:rsidRPr="00540CDD">
        <w:rPr>
          <w:b/>
        </w:rPr>
        <w:t>9</w:t>
      </w:r>
      <w:r w:rsidRPr="00540CDD">
        <w:t>, e1003227 (2013).</w:t>
      </w:r>
    </w:p>
    <w:p w14:paraId="52C3208F" w14:textId="77777777" w:rsidR="00AA60CC" w:rsidRPr="00540CDD" w:rsidRDefault="00AA60CC" w:rsidP="00AA60CC">
      <w:pPr>
        <w:pStyle w:val="EndNoteBibliography"/>
        <w:ind w:left="720" w:hanging="720"/>
      </w:pPr>
      <w:r w:rsidRPr="00540CDD">
        <w:t>4.</w:t>
      </w:r>
      <w:r w:rsidRPr="00540CDD">
        <w:tab/>
        <w:t xml:space="preserve">J. E. Gisselberg, T. A. Dellibovi-Ragheb, K. A. Matthews, G. Bosch, S. T. Prigge, The suf iron-sulfur cluster synthesis pathway is required for apicoplast maintenance in malaria parasites. </w:t>
      </w:r>
      <w:r w:rsidRPr="00540CDD">
        <w:rPr>
          <w:i/>
        </w:rPr>
        <w:t>PLoS Pathog</w:t>
      </w:r>
      <w:r w:rsidRPr="00540CDD">
        <w:t xml:space="preserve"> </w:t>
      </w:r>
      <w:r w:rsidRPr="00540CDD">
        <w:rPr>
          <w:b/>
        </w:rPr>
        <w:t>9</w:t>
      </w:r>
      <w:r w:rsidRPr="00540CDD">
        <w:t>, e1003655 (2013).</w:t>
      </w:r>
    </w:p>
    <w:p w14:paraId="338E5C20" w14:textId="77777777" w:rsidR="00AA60CC" w:rsidRPr="00540CDD" w:rsidRDefault="00AA60CC" w:rsidP="00AA60CC">
      <w:pPr>
        <w:pStyle w:val="EndNoteBibliography"/>
        <w:ind w:left="720" w:hanging="720"/>
      </w:pPr>
      <w:r w:rsidRPr="00540CDD">
        <w:t>5.</w:t>
      </w:r>
      <w:r w:rsidRPr="00540CDD">
        <w:tab/>
        <w:t xml:space="preserve">J. Storm, S. Müller, Lipoic acid metabolism of </w:t>
      </w:r>
      <w:r w:rsidRPr="00540CDD">
        <w:rPr>
          <w:i/>
        </w:rPr>
        <w:t>Plasmodium</w:t>
      </w:r>
      <w:r w:rsidRPr="00540CDD">
        <w:t xml:space="preserve">-a suitable drug target. </w:t>
      </w:r>
      <w:r w:rsidRPr="00540CDD">
        <w:rPr>
          <w:i/>
        </w:rPr>
        <w:t>Curr Pharm Des</w:t>
      </w:r>
      <w:r w:rsidRPr="00540CDD">
        <w:t xml:space="preserve"> </w:t>
      </w:r>
      <w:r w:rsidRPr="00540CDD">
        <w:rPr>
          <w:b/>
        </w:rPr>
        <w:t>18</w:t>
      </w:r>
      <w:r w:rsidRPr="00540CDD">
        <w:t>, 3480-3489 (2012).</w:t>
      </w:r>
    </w:p>
    <w:p w14:paraId="48085048" w14:textId="77777777" w:rsidR="00AA60CC" w:rsidRPr="00540CDD" w:rsidRDefault="00AA60CC" w:rsidP="00AA60CC">
      <w:pPr>
        <w:pStyle w:val="EndNoteBibliography"/>
        <w:ind w:left="720" w:hanging="720"/>
      </w:pPr>
      <w:r w:rsidRPr="00540CDD">
        <w:t>6.</w:t>
      </w:r>
      <w:r w:rsidRPr="00540CDD">
        <w:tab/>
        <w:t>S. Günther</w:t>
      </w:r>
      <w:r w:rsidRPr="00540CDD">
        <w:rPr>
          <w:i/>
        </w:rPr>
        <w:t xml:space="preserve"> et al.</w:t>
      </w:r>
      <w:r w:rsidRPr="00540CDD">
        <w:t xml:space="preserve">, Apicoplast lipoic acid protein ligase B is not essential for </w:t>
      </w:r>
      <w:r w:rsidRPr="00540CDD">
        <w:rPr>
          <w:i/>
        </w:rPr>
        <w:t>Plasmodium falciparum</w:t>
      </w:r>
      <w:r w:rsidRPr="00540CDD">
        <w:t xml:space="preserve">. </w:t>
      </w:r>
      <w:r w:rsidRPr="00540CDD">
        <w:rPr>
          <w:i/>
        </w:rPr>
        <w:t>PLoS Pathog</w:t>
      </w:r>
      <w:r w:rsidRPr="00540CDD">
        <w:t xml:space="preserve"> </w:t>
      </w:r>
      <w:r w:rsidRPr="00540CDD">
        <w:rPr>
          <w:b/>
        </w:rPr>
        <w:t>3</w:t>
      </w:r>
      <w:r w:rsidRPr="00540CDD">
        <w:t>, e189 (2007).</w:t>
      </w:r>
    </w:p>
    <w:p w14:paraId="4A2ED3F7" w14:textId="77777777" w:rsidR="00AA60CC" w:rsidRPr="00540CDD" w:rsidRDefault="00AA60CC" w:rsidP="00AA60CC">
      <w:pPr>
        <w:pStyle w:val="EndNoteBibliography"/>
        <w:ind w:left="720" w:hanging="720"/>
      </w:pPr>
      <w:r w:rsidRPr="00540CDD">
        <w:t>7.</w:t>
      </w:r>
      <w:r w:rsidRPr="00540CDD">
        <w:tab/>
        <w:t xml:space="preserve">A. Krishnan, J. Kloehn, M. Lunghi, D. Soldati-Favre, Vitamin and cofactor acquisition in apicomplexans: synthesis versus salvage. </w:t>
      </w:r>
      <w:r w:rsidRPr="00540CDD">
        <w:rPr>
          <w:i/>
        </w:rPr>
        <w:t>J Biol Chem</w:t>
      </w:r>
      <w:r w:rsidRPr="00540CDD">
        <w:t xml:space="preserve"> </w:t>
      </w:r>
      <w:r w:rsidRPr="00540CDD">
        <w:rPr>
          <w:b/>
        </w:rPr>
        <w:t>295</w:t>
      </w:r>
      <w:r w:rsidRPr="00540CDD">
        <w:t>, 701-714 (2020).</w:t>
      </w:r>
    </w:p>
    <w:p w14:paraId="21DA983B" w14:textId="77777777" w:rsidR="00AA60CC" w:rsidRPr="00540CDD" w:rsidRDefault="00AA60CC" w:rsidP="00AA60CC">
      <w:pPr>
        <w:pStyle w:val="EndNoteBibliography"/>
        <w:ind w:left="720" w:hanging="720"/>
      </w:pPr>
      <w:r w:rsidRPr="00540CDD">
        <w:t>8.</w:t>
      </w:r>
      <w:r w:rsidRPr="00540CDD">
        <w:tab/>
        <w:t>T. A. Dellibovi-Ragheb</w:t>
      </w:r>
      <w:r w:rsidRPr="00540CDD">
        <w:rPr>
          <w:i/>
        </w:rPr>
        <w:t xml:space="preserve"> et al.</w:t>
      </w:r>
      <w:r w:rsidRPr="00540CDD">
        <w:t xml:space="preserve">, Host biotin is required for liver stage development in malaria parasites. </w:t>
      </w:r>
      <w:r w:rsidRPr="00540CDD">
        <w:rPr>
          <w:i/>
        </w:rPr>
        <w:t>Proc Natl Acad Sci</w:t>
      </w:r>
      <w:r w:rsidRPr="00540CDD">
        <w:t xml:space="preserve"> </w:t>
      </w:r>
      <w:r w:rsidRPr="00540CDD">
        <w:rPr>
          <w:b/>
        </w:rPr>
        <w:t>115</w:t>
      </w:r>
      <w:r w:rsidRPr="00540CDD">
        <w:t>, E2604-E2613 (2018).</w:t>
      </w:r>
    </w:p>
    <w:p w14:paraId="71D4BD54" w14:textId="77777777" w:rsidR="00AA60CC" w:rsidRPr="00540CDD" w:rsidRDefault="00AA60CC" w:rsidP="00AA60CC">
      <w:pPr>
        <w:pStyle w:val="EndNoteBibliography"/>
        <w:ind w:left="720" w:hanging="720"/>
      </w:pPr>
      <w:r w:rsidRPr="00540CDD">
        <w:t>9.</w:t>
      </w:r>
      <w:r w:rsidRPr="00540CDD">
        <w:tab/>
        <w:t>E. Kemen</w:t>
      </w:r>
      <w:r w:rsidRPr="00540CDD">
        <w:rPr>
          <w:i/>
        </w:rPr>
        <w:t xml:space="preserve"> et al.</w:t>
      </w:r>
      <w:r w:rsidRPr="00540CDD">
        <w:t xml:space="preserve">, Gene gain and loss during evolution of obligate parasitism in the white rust pathogen of </w:t>
      </w:r>
      <w:r w:rsidRPr="00540CDD">
        <w:rPr>
          <w:i/>
        </w:rPr>
        <w:t>Arabidopsis thaliana</w:t>
      </w:r>
      <w:r w:rsidRPr="00540CDD">
        <w:t xml:space="preserve">. </w:t>
      </w:r>
      <w:r w:rsidRPr="00540CDD">
        <w:rPr>
          <w:i/>
        </w:rPr>
        <w:t>PLoS Biol</w:t>
      </w:r>
      <w:r w:rsidRPr="00540CDD">
        <w:t xml:space="preserve"> </w:t>
      </w:r>
      <w:r w:rsidRPr="00540CDD">
        <w:rPr>
          <w:b/>
        </w:rPr>
        <w:t>9</w:t>
      </w:r>
      <w:r w:rsidRPr="00540CDD">
        <w:t>, e1001094 (2011).</w:t>
      </w:r>
    </w:p>
    <w:p w14:paraId="31B9A4FC" w14:textId="77777777" w:rsidR="00AA60CC" w:rsidRPr="00540CDD" w:rsidRDefault="00AA60CC" w:rsidP="00AA60CC">
      <w:pPr>
        <w:pStyle w:val="EndNoteBibliography"/>
        <w:ind w:left="720" w:hanging="720"/>
      </w:pPr>
      <w:r w:rsidRPr="00540CDD">
        <w:t>10.</w:t>
      </w:r>
      <w:r w:rsidRPr="00540CDD">
        <w:tab/>
        <w:t>A. V. Lobanov</w:t>
      </w:r>
      <w:r w:rsidRPr="00540CDD">
        <w:rPr>
          <w:i/>
        </w:rPr>
        <w:t xml:space="preserve"> et al.</w:t>
      </w:r>
      <w:r w:rsidRPr="00540CDD">
        <w:t xml:space="preserve">, The </w:t>
      </w:r>
      <w:r w:rsidRPr="00540CDD">
        <w:rPr>
          <w:i/>
        </w:rPr>
        <w:t>Plasmodium</w:t>
      </w:r>
      <w:r w:rsidRPr="00540CDD">
        <w:t xml:space="preserve"> selenoproteome. </w:t>
      </w:r>
      <w:r w:rsidRPr="00540CDD">
        <w:rPr>
          <w:i/>
        </w:rPr>
        <w:t>Nucleic Acids Res</w:t>
      </w:r>
      <w:r w:rsidRPr="00540CDD">
        <w:t xml:space="preserve"> </w:t>
      </w:r>
      <w:r w:rsidRPr="00540CDD">
        <w:rPr>
          <w:b/>
        </w:rPr>
        <w:t>34</w:t>
      </w:r>
      <w:r w:rsidRPr="00540CDD">
        <w:t>, 496-505 (2006).</w:t>
      </w:r>
    </w:p>
    <w:p w14:paraId="3AB579B7" w14:textId="77777777" w:rsidR="00AA60CC" w:rsidRPr="00540CDD" w:rsidRDefault="00AA60CC" w:rsidP="00AA60CC">
      <w:pPr>
        <w:pStyle w:val="EndNoteBibliography"/>
        <w:ind w:left="720" w:hanging="720"/>
      </w:pPr>
      <w:r w:rsidRPr="00540CDD">
        <w:t>11.</w:t>
      </w:r>
      <w:r w:rsidRPr="00540CDD">
        <w:tab/>
        <w:t>A. Röseler</w:t>
      </w:r>
      <w:r w:rsidRPr="00540CDD">
        <w:rPr>
          <w:i/>
        </w:rPr>
        <w:t xml:space="preserve"> et al.</w:t>
      </w:r>
      <w:r w:rsidRPr="00540CDD">
        <w:t xml:space="preserve">, Insight into the selenoproteome of the malaria parasite </w:t>
      </w:r>
      <w:r w:rsidRPr="00540CDD">
        <w:rPr>
          <w:i/>
        </w:rPr>
        <w:t>Plasmodium falciparum</w:t>
      </w:r>
      <w:r w:rsidRPr="00540CDD">
        <w:t xml:space="preserve">. </w:t>
      </w:r>
      <w:r w:rsidRPr="00540CDD">
        <w:rPr>
          <w:i/>
        </w:rPr>
        <w:t>Antioxid Redox Signal</w:t>
      </w:r>
      <w:r w:rsidRPr="00540CDD">
        <w:t xml:space="preserve"> </w:t>
      </w:r>
      <w:r w:rsidRPr="00540CDD">
        <w:rPr>
          <w:b/>
        </w:rPr>
        <w:t>17</w:t>
      </w:r>
      <w:r w:rsidRPr="00540CDD">
        <w:t>, 534-543 (2012).</w:t>
      </w:r>
    </w:p>
    <w:p w14:paraId="08A1D8C4" w14:textId="77777777" w:rsidR="00AA60CC" w:rsidRPr="00540CDD" w:rsidRDefault="00AA60CC" w:rsidP="00AA60CC">
      <w:pPr>
        <w:pStyle w:val="EndNoteBibliography"/>
        <w:ind w:left="720" w:hanging="720"/>
      </w:pPr>
      <w:r w:rsidRPr="00540CDD">
        <w:t>12.</w:t>
      </w:r>
      <w:r w:rsidRPr="00540CDD">
        <w:tab/>
        <w:t xml:space="preserve">M. L. Eschbach, I. B. Muller, T. W. Gilberger, R. D. Walter, C. Wrenger, The human malaria parasite </w:t>
      </w:r>
      <w:r w:rsidRPr="00540CDD">
        <w:rPr>
          <w:i/>
        </w:rPr>
        <w:t>Plasmodium falciparum</w:t>
      </w:r>
      <w:r w:rsidRPr="00540CDD">
        <w:t xml:space="preserve"> expresses an atypical N-terminally extended pyrophosphokinase with specificity for thiamine. </w:t>
      </w:r>
      <w:r w:rsidRPr="00540CDD">
        <w:rPr>
          <w:i/>
        </w:rPr>
        <w:t>Biol Chem</w:t>
      </w:r>
      <w:r w:rsidRPr="00540CDD">
        <w:t xml:space="preserve"> </w:t>
      </w:r>
      <w:r w:rsidRPr="00540CDD">
        <w:rPr>
          <w:b/>
        </w:rPr>
        <w:t>387</w:t>
      </w:r>
      <w:r w:rsidRPr="00540CDD">
        <w:t>, 1583-1591 (2006).</w:t>
      </w:r>
    </w:p>
    <w:p w14:paraId="7DF7E8F2" w14:textId="77777777" w:rsidR="00AA60CC" w:rsidRPr="00540CDD" w:rsidRDefault="00AA60CC" w:rsidP="00AA60CC">
      <w:pPr>
        <w:pStyle w:val="EndNoteBibliography"/>
        <w:ind w:left="720" w:hanging="720"/>
      </w:pPr>
      <w:r w:rsidRPr="00540CDD">
        <w:t>13.</w:t>
      </w:r>
      <w:r w:rsidRPr="00540CDD">
        <w:tab/>
        <w:t>C. Wrenger</w:t>
      </w:r>
      <w:r w:rsidRPr="00540CDD">
        <w:rPr>
          <w:i/>
        </w:rPr>
        <w:t xml:space="preserve"> et al.</w:t>
      </w:r>
      <w:r w:rsidRPr="00540CDD">
        <w:t xml:space="preserve">, Vitamin B1 de novo synthesis in the human malaria parasite </w:t>
      </w:r>
      <w:r w:rsidRPr="00540CDD">
        <w:rPr>
          <w:i/>
        </w:rPr>
        <w:t>Plasmodium falciparum</w:t>
      </w:r>
      <w:r w:rsidRPr="00540CDD">
        <w:t xml:space="preserve"> depends on external provision of 4-amino-5-hydroxymethyl-2-methylpyrimidine. </w:t>
      </w:r>
      <w:r w:rsidRPr="00540CDD">
        <w:rPr>
          <w:i/>
        </w:rPr>
        <w:t>Biol Chem</w:t>
      </w:r>
      <w:r w:rsidRPr="00540CDD">
        <w:t xml:space="preserve"> </w:t>
      </w:r>
      <w:r w:rsidRPr="00540CDD">
        <w:rPr>
          <w:b/>
        </w:rPr>
        <w:t>387</w:t>
      </w:r>
      <w:r w:rsidRPr="00540CDD">
        <w:t>, 41-51 (2006).</w:t>
      </w:r>
    </w:p>
    <w:p w14:paraId="51F66CE7" w14:textId="77777777" w:rsidR="00AA60CC" w:rsidRPr="00540CDD" w:rsidRDefault="00AA60CC" w:rsidP="00AA60CC">
      <w:pPr>
        <w:pStyle w:val="EndNoteBibliography"/>
        <w:ind w:left="720" w:hanging="720"/>
      </w:pPr>
      <w:r w:rsidRPr="00540CDD">
        <w:t>14.</w:t>
      </w:r>
      <w:r w:rsidRPr="00540CDD">
        <w:tab/>
        <w:t>S. A. Ralph</w:t>
      </w:r>
      <w:r w:rsidRPr="00540CDD">
        <w:rPr>
          <w:i/>
        </w:rPr>
        <w:t xml:space="preserve"> et al.</w:t>
      </w:r>
      <w:r w:rsidRPr="00540CDD">
        <w:t xml:space="preserve">, Metabolic maps and functions of the </w:t>
      </w:r>
      <w:r w:rsidRPr="00540CDD">
        <w:rPr>
          <w:i/>
        </w:rPr>
        <w:t>Plasmodium falciparum</w:t>
      </w:r>
      <w:r w:rsidRPr="00540CDD">
        <w:t xml:space="preserve"> apicoplast. </w:t>
      </w:r>
      <w:r w:rsidRPr="00540CDD">
        <w:rPr>
          <w:i/>
        </w:rPr>
        <w:t>Nat Rev Microbiol</w:t>
      </w:r>
      <w:r w:rsidRPr="00540CDD">
        <w:t xml:space="preserve"> </w:t>
      </w:r>
      <w:r w:rsidRPr="00540CDD">
        <w:rPr>
          <w:b/>
        </w:rPr>
        <w:t>2</w:t>
      </w:r>
      <w:r w:rsidRPr="00540CDD">
        <w:t>, 203-216 (2004).</w:t>
      </w:r>
    </w:p>
    <w:p w14:paraId="07D3B44B" w14:textId="2AB08BF8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  <w:r w:rsidRPr="00540CDD">
        <w:rPr>
          <w:rFonts w:ascii="Times New Roman" w:hAnsi="Times New Roman" w:cs="Times New Roman"/>
        </w:rPr>
        <w:fldChar w:fldCharType="end"/>
      </w:r>
    </w:p>
    <w:p w14:paraId="5FB84B47" w14:textId="77777777" w:rsidR="00AA60CC" w:rsidRPr="00540CDD" w:rsidRDefault="00AA60CC" w:rsidP="00AA60CC">
      <w:pPr>
        <w:spacing w:line="360" w:lineRule="auto"/>
        <w:rPr>
          <w:rFonts w:ascii="Times New Roman" w:hAnsi="Times New Roman" w:cs="Times New Roman"/>
        </w:rPr>
      </w:pPr>
    </w:p>
    <w:p w14:paraId="2A24998D" w14:textId="77777777" w:rsidR="00AA60CC" w:rsidRPr="00540CDD" w:rsidRDefault="00AA60CC"/>
    <w:sectPr w:rsidR="00AA60CC" w:rsidRPr="00540CDD" w:rsidSect="008F17B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NA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A60CC"/>
    <w:rsid w:val="001F0B95"/>
    <w:rsid w:val="002F0DEF"/>
    <w:rsid w:val="00384A32"/>
    <w:rsid w:val="003F0D3E"/>
    <w:rsid w:val="0050203B"/>
    <w:rsid w:val="00540CDD"/>
    <w:rsid w:val="00815C30"/>
    <w:rsid w:val="008262A0"/>
    <w:rsid w:val="009A2EB4"/>
    <w:rsid w:val="00A20871"/>
    <w:rsid w:val="00AA60CC"/>
    <w:rsid w:val="00AB61F8"/>
    <w:rsid w:val="00AD05D8"/>
    <w:rsid w:val="00B12AD9"/>
    <w:rsid w:val="00C07AED"/>
    <w:rsid w:val="00D17E6D"/>
    <w:rsid w:val="00D306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B75CE5"/>
  <w15:chartTrackingRefBased/>
  <w15:docId w15:val="{A2052A24-3A32-482B-BD01-BBAB4CD74C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60CC"/>
    <w:pPr>
      <w:spacing w:after="0" w:line="240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A60CC"/>
    <w:pPr>
      <w:spacing w:after="0" w:line="240" w:lineRule="auto"/>
    </w:pPr>
    <w:rPr>
      <w:szCs w:val="28"/>
      <w:lang w:bidi="b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AA60CC"/>
    <w:rPr>
      <w:rFonts w:ascii="Times New Roman" w:hAnsi="Times New Roman" w:cs="Times New Roman"/>
      <w:noProof/>
      <w:lang w:bidi="bn-IN"/>
    </w:rPr>
  </w:style>
  <w:style w:type="character" w:customStyle="1" w:styleId="EndNoteBibliographyChar">
    <w:name w:val="EndNote Bibliography Char"/>
    <w:basedOn w:val="DefaultParagraphFont"/>
    <w:link w:val="EndNoteBibliography"/>
    <w:rsid w:val="00AA60CC"/>
    <w:rPr>
      <w:rFonts w:ascii="Times New Roman" w:hAnsi="Times New Roman" w:cs="Times New Roman"/>
      <w:noProof/>
      <w:sz w:val="24"/>
      <w:szCs w:val="24"/>
      <w:lang w:bidi="bn-IN"/>
    </w:rPr>
  </w:style>
  <w:style w:type="paragraph" w:customStyle="1" w:styleId="EndNoteBibliographyTitle">
    <w:name w:val="EndNote Bibliography Title"/>
    <w:basedOn w:val="Normal"/>
    <w:link w:val="EndNoteBibliographyTitleChar"/>
    <w:rsid w:val="00AA60CC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60CC"/>
    <w:rPr>
      <w:rFonts w:ascii="Times New Roman" w:hAnsi="Times New Roman" w:cs="Times New Roman"/>
      <w:noProof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12A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12AD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12A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12A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12AD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F0B95"/>
    <w:pPr>
      <w:spacing w:after="0" w:line="240" w:lineRule="auto"/>
    </w:pPr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228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338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2FBBA8-71F8-42AC-ADCE-E51ECBB140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1950</Words>
  <Characters>11119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bayet Elahi</dc:creator>
  <cp:keywords/>
  <dc:description/>
  <cp:lastModifiedBy>Rubayet Elahi</cp:lastModifiedBy>
  <cp:revision>4</cp:revision>
  <dcterms:created xsi:type="dcterms:W3CDTF">2023-04-01T20:01:00Z</dcterms:created>
  <dcterms:modified xsi:type="dcterms:W3CDTF">2023-04-17T19:35:00Z</dcterms:modified>
</cp:coreProperties>
</file>